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1" w:rightFromText="181" w:horzAnchor="margin" w:tblpXSpec="center" w:tblpY="-1133"/>
        <w:tblW w:w="15876" w:type="dxa"/>
        <w:tblLayout w:type="fixed"/>
        <w:tblLook w:val="04A0" w:firstRow="1" w:lastRow="0" w:firstColumn="1" w:lastColumn="0" w:noHBand="0" w:noVBand="1"/>
      </w:tblPr>
      <w:tblGrid>
        <w:gridCol w:w="920"/>
        <w:gridCol w:w="950"/>
        <w:gridCol w:w="1010"/>
        <w:gridCol w:w="1155"/>
        <w:gridCol w:w="1155"/>
        <w:gridCol w:w="1444"/>
        <w:gridCol w:w="1010"/>
        <w:gridCol w:w="1444"/>
        <w:gridCol w:w="1298"/>
        <w:gridCol w:w="1299"/>
        <w:gridCol w:w="1444"/>
        <w:gridCol w:w="1443"/>
        <w:gridCol w:w="1304"/>
      </w:tblGrid>
      <w:tr w:rsidR="00362356" w14:paraId="6020794C" w14:textId="77777777" w:rsidTr="00130670">
        <w:tc>
          <w:tcPr>
            <w:tcW w:w="15593" w:type="dxa"/>
            <w:gridSpan w:val="13"/>
            <w:shd w:val="clear" w:color="auto" w:fill="BDD6EE" w:themeFill="accent5" w:themeFillTint="66"/>
          </w:tcPr>
          <w:p w14:paraId="1F5D7A10" w14:textId="77777777" w:rsidR="00362356" w:rsidRPr="00A93DED" w:rsidRDefault="00362356" w:rsidP="00130670">
            <w:pPr>
              <w:rPr>
                <w:b/>
                <w:bCs/>
              </w:rPr>
            </w:pPr>
            <w:r>
              <w:rPr>
                <w:b/>
                <w:bCs/>
              </w:rPr>
              <w:t>Quantitative studies</w:t>
            </w:r>
          </w:p>
        </w:tc>
      </w:tr>
      <w:tr w:rsidR="00534C43" w14:paraId="39D0F40C" w14:textId="77777777" w:rsidTr="00130670">
        <w:tc>
          <w:tcPr>
            <w:tcW w:w="905" w:type="dxa"/>
            <w:vMerge w:val="restart"/>
            <w:shd w:val="clear" w:color="auto" w:fill="BDD6EE" w:themeFill="accent5" w:themeFillTint="66"/>
          </w:tcPr>
          <w:p w14:paraId="58DA4F5F" w14:textId="77777777" w:rsidR="00362356" w:rsidRPr="004E74BB" w:rsidRDefault="00362356" w:rsidP="00130670">
            <w:pPr>
              <w:rPr>
                <w:b/>
                <w:bCs/>
              </w:rPr>
            </w:pPr>
            <w:r w:rsidRPr="004E74BB">
              <w:rPr>
                <w:b/>
                <w:bCs/>
              </w:rPr>
              <w:t>Article</w:t>
            </w:r>
          </w:p>
        </w:tc>
        <w:tc>
          <w:tcPr>
            <w:tcW w:w="933" w:type="dxa"/>
            <w:vMerge w:val="restart"/>
            <w:shd w:val="clear" w:color="auto" w:fill="BDD6EE" w:themeFill="accent5" w:themeFillTint="66"/>
          </w:tcPr>
          <w:p w14:paraId="4A23C587" w14:textId="77777777" w:rsidR="00362356" w:rsidRPr="004E74BB" w:rsidRDefault="00362356" w:rsidP="00130670">
            <w:pPr>
              <w:rPr>
                <w:b/>
                <w:bCs/>
              </w:rPr>
            </w:pPr>
            <w:r>
              <w:rPr>
                <w:b/>
                <w:bCs/>
              </w:rPr>
              <w:t>Study design</w:t>
            </w:r>
          </w:p>
        </w:tc>
        <w:tc>
          <w:tcPr>
            <w:tcW w:w="5670" w:type="dxa"/>
            <w:gridSpan w:val="5"/>
            <w:shd w:val="clear" w:color="auto" w:fill="BDD6EE" w:themeFill="accent5" w:themeFillTint="66"/>
          </w:tcPr>
          <w:p w14:paraId="595DB9F6" w14:textId="77777777" w:rsidR="00362356" w:rsidRDefault="00362356" w:rsidP="00130670">
            <w:pPr>
              <w:rPr>
                <w:b/>
                <w:bCs/>
              </w:rPr>
            </w:pPr>
            <w:r w:rsidRPr="00BB1F37">
              <w:rPr>
                <w:b/>
                <w:bCs/>
              </w:rPr>
              <w:t>Setting</w:t>
            </w:r>
            <w:r>
              <w:rPr>
                <w:b/>
                <w:bCs/>
              </w:rPr>
              <w:t xml:space="preserve"> of </w:t>
            </w:r>
            <w:proofErr w:type="gramStart"/>
            <w:r>
              <w:rPr>
                <w:b/>
                <w:bCs/>
              </w:rPr>
              <w:t>parent</w:t>
            </w:r>
            <w:proofErr w:type="gramEnd"/>
            <w:r>
              <w:rPr>
                <w:b/>
                <w:bCs/>
              </w:rPr>
              <w:t xml:space="preserve"> RCT</w:t>
            </w:r>
          </w:p>
        </w:tc>
        <w:tc>
          <w:tcPr>
            <w:tcW w:w="3969" w:type="dxa"/>
            <w:gridSpan w:val="3"/>
            <w:shd w:val="clear" w:color="auto" w:fill="BDD6EE" w:themeFill="accent5" w:themeFillTint="66"/>
          </w:tcPr>
          <w:p w14:paraId="7BB3FE1C" w14:textId="77777777" w:rsidR="00362356" w:rsidRDefault="00362356" w:rsidP="00130670">
            <w:r>
              <w:rPr>
                <w:b/>
                <w:bCs/>
              </w:rPr>
              <w:t>Population</w:t>
            </w:r>
          </w:p>
        </w:tc>
        <w:tc>
          <w:tcPr>
            <w:tcW w:w="1418" w:type="dxa"/>
            <w:vMerge w:val="restart"/>
            <w:shd w:val="clear" w:color="auto" w:fill="BDD6EE" w:themeFill="accent5" w:themeFillTint="66"/>
          </w:tcPr>
          <w:p w14:paraId="43288004" w14:textId="77777777" w:rsidR="00362356" w:rsidRPr="000E1F18" w:rsidRDefault="00362356" w:rsidP="00130670">
            <w:pPr>
              <w:rPr>
                <w:b/>
                <w:bCs/>
              </w:rPr>
            </w:pPr>
            <w:r w:rsidRPr="000E1F18">
              <w:rPr>
                <w:b/>
                <w:bCs/>
              </w:rPr>
              <w:t>Intervention</w:t>
            </w:r>
            <w:r>
              <w:rPr>
                <w:b/>
                <w:bCs/>
              </w:rPr>
              <w:t xml:space="preserve"> or variable assessed</w:t>
            </w:r>
          </w:p>
        </w:tc>
        <w:tc>
          <w:tcPr>
            <w:tcW w:w="1417" w:type="dxa"/>
            <w:vMerge w:val="restart"/>
            <w:shd w:val="clear" w:color="auto" w:fill="BDD6EE" w:themeFill="accent5" w:themeFillTint="66"/>
          </w:tcPr>
          <w:p w14:paraId="03C3FF6F" w14:textId="77777777" w:rsidR="00362356" w:rsidRPr="00A10688" w:rsidRDefault="00362356" w:rsidP="00130670">
            <w:pPr>
              <w:rPr>
                <w:b/>
                <w:bCs/>
              </w:rPr>
            </w:pPr>
            <w:r w:rsidRPr="00A10688">
              <w:rPr>
                <w:b/>
                <w:bCs/>
              </w:rPr>
              <w:t>Comparator</w:t>
            </w:r>
          </w:p>
        </w:tc>
        <w:tc>
          <w:tcPr>
            <w:tcW w:w="1281" w:type="dxa"/>
            <w:vMerge w:val="restart"/>
            <w:shd w:val="clear" w:color="auto" w:fill="BDD6EE" w:themeFill="accent5" w:themeFillTint="66"/>
          </w:tcPr>
          <w:p w14:paraId="112B00F8" w14:textId="77777777" w:rsidR="00362356" w:rsidRPr="00A93DED" w:rsidRDefault="00362356" w:rsidP="00130670">
            <w:pPr>
              <w:rPr>
                <w:b/>
                <w:bCs/>
              </w:rPr>
            </w:pPr>
            <w:r w:rsidRPr="00A93DED">
              <w:rPr>
                <w:b/>
                <w:bCs/>
              </w:rPr>
              <w:t>Outcome</w:t>
            </w:r>
          </w:p>
        </w:tc>
      </w:tr>
      <w:tr w:rsidR="00534C43" w14:paraId="56910E16" w14:textId="77777777" w:rsidTr="00130670">
        <w:tc>
          <w:tcPr>
            <w:tcW w:w="905" w:type="dxa"/>
            <w:vMerge/>
            <w:shd w:val="clear" w:color="auto" w:fill="BDD6EE" w:themeFill="accent5" w:themeFillTint="66"/>
          </w:tcPr>
          <w:p w14:paraId="202F54EA" w14:textId="77777777" w:rsidR="00362356" w:rsidRPr="004E74BB" w:rsidRDefault="00362356" w:rsidP="00130670">
            <w:pPr>
              <w:rPr>
                <w:b/>
                <w:bCs/>
              </w:rPr>
            </w:pPr>
          </w:p>
        </w:tc>
        <w:tc>
          <w:tcPr>
            <w:tcW w:w="933" w:type="dxa"/>
            <w:vMerge/>
            <w:shd w:val="clear" w:color="auto" w:fill="BDD6EE" w:themeFill="accent5" w:themeFillTint="66"/>
          </w:tcPr>
          <w:p w14:paraId="52D965B4" w14:textId="77777777" w:rsidR="00362356" w:rsidRPr="004E74BB" w:rsidRDefault="00362356" w:rsidP="00130670">
            <w:pPr>
              <w:rPr>
                <w:b/>
                <w:bCs/>
              </w:rPr>
            </w:pPr>
          </w:p>
        </w:tc>
        <w:tc>
          <w:tcPr>
            <w:tcW w:w="992" w:type="dxa"/>
            <w:shd w:val="clear" w:color="auto" w:fill="BDD6EE" w:themeFill="accent5" w:themeFillTint="66"/>
          </w:tcPr>
          <w:p w14:paraId="544996DA" w14:textId="77777777" w:rsidR="00362356" w:rsidRDefault="00362356" w:rsidP="00130670">
            <w:r>
              <w:t>Lead country</w:t>
            </w:r>
          </w:p>
          <w:p w14:paraId="065070BC" w14:textId="77777777" w:rsidR="00A27CC5" w:rsidRDefault="00A27CC5" w:rsidP="00130670"/>
          <w:p w14:paraId="791F9C47" w14:textId="24A5C3AC" w:rsidR="00A27CC5" w:rsidRPr="00A27CC5" w:rsidRDefault="00A27CC5" w:rsidP="00130670">
            <w:pPr>
              <w:jc w:val="center"/>
            </w:pPr>
          </w:p>
        </w:tc>
        <w:tc>
          <w:tcPr>
            <w:tcW w:w="1134" w:type="dxa"/>
            <w:shd w:val="clear" w:color="auto" w:fill="BDD6EE" w:themeFill="accent5" w:themeFillTint="66"/>
          </w:tcPr>
          <w:p w14:paraId="4CBB5397" w14:textId="77777777" w:rsidR="00362356" w:rsidRPr="00227B09" w:rsidRDefault="00362356" w:rsidP="00130670">
            <w:r w:rsidRPr="00843DBB">
              <w:t>Discipline</w:t>
            </w:r>
          </w:p>
        </w:tc>
        <w:tc>
          <w:tcPr>
            <w:tcW w:w="1134" w:type="dxa"/>
            <w:shd w:val="clear" w:color="auto" w:fill="BDD6EE" w:themeFill="accent5" w:themeFillTint="66"/>
          </w:tcPr>
          <w:p w14:paraId="4982B52D" w14:textId="77777777" w:rsidR="00362356" w:rsidRDefault="00362356" w:rsidP="00130670">
            <w:r>
              <w:t>Sub-discipline</w:t>
            </w:r>
          </w:p>
        </w:tc>
        <w:tc>
          <w:tcPr>
            <w:tcW w:w="1418" w:type="dxa"/>
            <w:shd w:val="clear" w:color="auto" w:fill="BDD6EE" w:themeFill="accent5" w:themeFillTint="66"/>
          </w:tcPr>
          <w:p w14:paraId="366D59B6" w14:textId="77777777" w:rsidR="00362356" w:rsidRPr="00227B09" w:rsidRDefault="00362356" w:rsidP="00130670">
            <w:r>
              <w:t>Intervention</w:t>
            </w:r>
          </w:p>
        </w:tc>
        <w:tc>
          <w:tcPr>
            <w:tcW w:w="992" w:type="dxa"/>
            <w:shd w:val="clear" w:color="auto" w:fill="BDD6EE" w:themeFill="accent5" w:themeFillTint="66"/>
          </w:tcPr>
          <w:p w14:paraId="1C177735" w14:textId="77777777" w:rsidR="00362356" w:rsidRPr="00227B09" w:rsidRDefault="00362356" w:rsidP="00130670">
            <w:r>
              <w:t>Design (cluster or individual randomisation)</w:t>
            </w:r>
          </w:p>
        </w:tc>
        <w:tc>
          <w:tcPr>
            <w:tcW w:w="1418" w:type="dxa"/>
            <w:shd w:val="clear" w:color="auto" w:fill="BDD6EE" w:themeFill="accent5" w:themeFillTint="66"/>
          </w:tcPr>
          <w:p w14:paraId="4B44E8CC" w14:textId="77777777" w:rsidR="00362356" w:rsidRPr="00227B09" w:rsidRDefault="00362356" w:rsidP="00130670">
            <w:r w:rsidRPr="00227B09">
              <w:t>Recruitment focus (practice, prac</w:t>
            </w:r>
            <w:r>
              <w:t>t</w:t>
            </w:r>
            <w:r w:rsidRPr="00227B09">
              <w:t xml:space="preserve">itioners, </w:t>
            </w:r>
            <w:r>
              <w:t>patient</w:t>
            </w:r>
            <w:r w:rsidRPr="00227B09">
              <w:t>)</w:t>
            </w:r>
          </w:p>
        </w:tc>
        <w:tc>
          <w:tcPr>
            <w:tcW w:w="1275" w:type="dxa"/>
            <w:shd w:val="clear" w:color="auto" w:fill="BDD6EE" w:themeFill="accent5" w:themeFillTint="66"/>
          </w:tcPr>
          <w:p w14:paraId="2DA3AAF5" w14:textId="77777777" w:rsidR="00362356" w:rsidRPr="00227B09" w:rsidRDefault="00362356" w:rsidP="00130670">
            <w:r w:rsidRPr="00227B09">
              <w:t>Study size</w:t>
            </w:r>
          </w:p>
        </w:tc>
        <w:tc>
          <w:tcPr>
            <w:tcW w:w="1276" w:type="dxa"/>
            <w:shd w:val="clear" w:color="auto" w:fill="BDD6EE" w:themeFill="accent5" w:themeFillTint="66"/>
          </w:tcPr>
          <w:p w14:paraId="7AE25277" w14:textId="036C3A97" w:rsidR="00362356" w:rsidRDefault="00362356" w:rsidP="00130670">
            <w:r>
              <w:t>Participant</w:t>
            </w:r>
            <w:r w:rsidR="008B242F">
              <w:t>s/</w:t>
            </w:r>
            <w:r>
              <w:t>decliners</w:t>
            </w:r>
            <w:r w:rsidR="008B242F">
              <w:t>/both</w:t>
            </w:r>
          </w:p>
        </w:tc>
        <w:tc>
          <w:tcPr>
            <w:tcW w:w="1418" w:type="dxa"/>
            <w:vMerge/>
            <w:shd w:val="clear" w:color="auto" w:fill="BDD6EE" w:themeFill="accent5" w:themeFillTint="66"/>
          </w:tcPr>
          <w:p w14:paraId="57829AC9" w14:textId="77777777" w:rsidR="00362356" w:rsidRPr="00AD14D6" w:rsidRDefault="00362356" w:rsidP="00130670"/>
        </w:tc>
        <w:tc>
          <w:tcPr>
            <w:tcW w:w="1417" w:type="dxa"/>
            <w:vMerge/>
            <w:shd w:val="clear" w:color="auto" w:fill="BDD6EE" w:themeFill="accent5" w:themeFillTint="66"/>
          </w:tcPr>
          <w:p w14:paraId="4878FF17" w14:textId="77777777" w:rsidR="00362356" w:rsidRDefault="00362356" w:rsidP="00130670"/>
        </w:tc>
        <w:tc>
          <w:tcPr>
            <w:tcW w:w="1281" w:type="dxa"/>
            <w:vMerge/>
            <w:shd w:val="clear" w:color="auto" w:fill="BDD6EE" w:themeFill="accent5" w:themeFillTint="66"/>
          </w:tcPr>
          <w:p w14:paraId="64DEE8AC" w14:textId="77777777" w:rsidR="00362356" w:rsidRDefault="00362356" w:rsidP="00130670"/>
        </w:tc>
      </w:tr>
      <w:tr w:rsidR="00534C43" w14:paraId="5CE254DA" w14:textId="77777777" w:rsidTr="00130670">
        <w:tc>
          <w:tcPr>
            <w:tcW w:w="905" w:type="dxa"/>
          </w:tcPr>
          <w:p w14:paraId="22A3616F" w14:textId="77777777" w:rsidR="00362356" w:rsidRDefault="00362356" w:rsidP="00130670">
            <w:r>
              <w:t xml:space="preserve">Markun et al, 2016 </w:t>
            </w:r>
            <w:r>
              <w:fldChar w:fldCharType="begin">
                <w:fldData xml:space="preserve">PEVuZE5vdGU+PENpdGU+PEF1dGhvcj5NYXJrdW48L0F1dGhvcj48WWVhcj4yMDE2PC9ZZWFyPjxS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</w:fldData>
              </w:fldChar>
            </w:r>
            <w:r>
              <w:instrText xml:space="preserve"> ADDIN EN.CITE </w:instrText>
            </w:r>
            <w:r>
              <w:fldChar w:fldCharType="begin">
                <w:fldData xml:space="preserve">PEVuZE5vdGU+PENpdGU+PEF1dGhvcj5NYXJrdW48L0F1dGhvcj48WWVhcj4yMDE2PC9ZZWFyPjxS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</w:fldData>
              </w:fldChar>
            </w:r>
            <w:r>
              <w:instrText xml:space="preserve"> ADDIN EN.CITE.DATA </w:instrText>
            </w:r>
            <w:r>
              <w:fldChar w:fldCharType="end"/>
            </w:r>
            <w:r>
              <w:fldChar w:fldCharType="separate"/>
            </w:r>
            <w:r>
              <w:rPr>
                <w:noProof/>
              </w:rPr>
              <w:t>(1)</w:t>
            </w:r>
            <w:r>
              <w:fldChar w:fldCharType="end"/>
            </w:r>
          </w:p>
        </w:tc>
        <w:tc>
          <w:tcPr>
            <w:tcW w:w="933" w:type="dxa"/>
          </w:tcPr>
          <w:p w14:paraId="70DDB6B0" w14:textId="05EBBA10" w:rsidR="00362356" w:rsidRDefault="00130670" w:rsidP="00130670">
            <w:r>
              <w:t>NRSI</w:t>
            </w:r>
          </w:p>
        </w:tc>
        <w:tc>
          <w:tcPr>
            <w:tcW w:w="992" w:type="dxa"/>
          </w:tcPr>
          <w:p w14:paraId="04B67634" w14:textId="77777777" w:rsidR="00362356" w:rsidRDefault="00362356" w:rsidP="00130670">
            <w:r>
              <w:t>Switzerland</w:t>
            </w:r>
          </w:p>
        </w:tc>
        <w:tc>
          <w:tcPr>
            <w:tcW w:w="1134" w:type="dxa"/>
          </w:tcPr>
          <w:p w14:paraId="66E14A88" w14:textId="77777777" w:rsidR="00362356" w:rsidRDefault="00362356" w:rsidP="00130670">
            <w:r>
              <w:t>Respiratory</w:t>
            </w:r>
          </w:p>
        </w:tc>
        <w:tc>
          <w:tcPr>
            <w:tcW w:w="1134" w:type="dxa"/>
          </w:tcPr>
          <w:p w14:paraId="6BF53299" w14:textId="77777777" w:rsidR="00362356" w:rsidRDefault="00362356" w:rsidP="00130670">
            <w:r>
              <w:t>COPD</w:t>
            </w:r>
          </w:p>
        </w:tc>
        <w:tc>
          <w:tcPr>
            <w:tcW w:w="1418" w:type="dxa"/>
          </w:tcPr>
          <w:p w14:paraId="38A306B4" w14:textId="77777777" w:rsidR="00362356" w:rsidRDefault="00362356" w:rsidP="00130670">
            <w:r>
              <w:t xml:space="preserve">Multifaceted training for PCPs and practice assistants </w:t>
            </w:r>
          </w:p>
        </w:tc>
        <w:tc>
          <w:tcPr>
            <w:tcW w:w="992" w:type="dxa"/>
          </w:tcPr>
          <w:p w14:paraId="6144E940" w14:textId="77777777" w:rsidR="00362356" w:rsidRDefault="00362356" w:rsidP="00130670">
            <w:r>
              <w:t>Cluster</w:t>
            </w:r>
          </w:p>
        </w:tc>
        <w:tc>
          <w:tcPr>
            <w:tcW w:w="1418" w:type="dxa"/>
          </w:tcPr>
          <w:p w14:paraId="2BB52F7E" w14:textId="77777777" w:rsidR="00362356" w:rsidRDefault="00362356" w:rsidP="00130670">
            <w:r>
              <w:t>Patients</w:t>
            </w:r>
          </w:p>
        </w:tc>
        <w:tc>
          <w:tcPr>
            <w:tcW w:w="1275" w:type="dxa"/>
          </w:tcPr>
          <w:p w14:paraId="60EBB62F" w14:textId="77777777" w:rsidR="00362356" w:rsidRDefault="00362356" w:rsidP="00130670">
            <w:r>
              <w:t>216 (71 by case-finding)</w:t>
            </w:r>
          </w:p>
        </w:tc>
        <w:tc>
          <w:tcPr>
            <w:tcW w:w="1276" w:type="dxa"/>
          </w:tcPr>
          <w:p w14:paraId="4DB918DE" w14:textId="77777777" w:rsidR="00362356" w:rsidRDefault="00362356" w:rsidP="00130670">
            <w:r>
              <w:t>Participants</w:t>
            </w:r>
          </w:p>
        </w:tc>
        <w:tc>
          <w:tcPr>
            <w:tcW w:w="1418" w:type="dxa"/>
          </w:tcPr>
          <w:p w14:paraId="50FBD6C9" w14:textId="77777777" w:rsidR="00362356" w:rsidRDefault="00362356" w:rsidP="00130670">
            <w:r>
              <w:t>Opportunistic case-finding of patients with undiagnosed COPD</w:t>
            </w:r>
          </w:p>
        </w:tc>
        <w:tc>
          <w:tcPr>
            <w:tcW w:w="1417" w:type="dxa"/>
          </w:tcPr>
          <w:p w14:paraId="686BCA90" w14:textId="77777777" w:rsidR="00362356" w:rsidRDefault="00362356" w:rsidP="00130670">
            <w:r>
              <w:t>Patients recruited with known COPD</w:t>
            </w:r>
          </w:p>
        </w:tc>
        <w:tc>
          <w:tcPr>
            <w:tcW w:w="1281" w:type="dxa"/>
          </w:tcPr>
          <w:p w14:paraId="0A46E596" w14:textId="77777777" w:rsidR="00362356" w:rsidRDefault="00362356" w:rsidP="00130670">
            <w:r>
              <w:t>Total number of recruited</w:t>
            </w:r>
          </w:p>
        </w:tc>
      </w:tr>
      <w:tr w:rsidR="00534C43" w14:paraId="4E470F5D" w14:textId="77777777" w:rsidTr="00130670">
        <w:tc>
          <w:tcPr>
            <w:tcW w:w="905" w:type="dxa"/>
          </w:tcPr>
          <w:p w14:paraId="71DE1339" w14:textId="77777777" w:rsidR="00362356" w:rsidRDefault="00362356" w:rsidP="00130670">
            <w:r>
              <w:t xml:space="preserve">Powell et al, 2016 </w:t>
            </w:r>
            <w:r>
              <w:fldChar w:fldCharType="begin">
                <w:fldData xml:space="preserve">PEVuZE5vdGU+PENpdGU+PEF1dGhvcj5Qb3dlbGw8L0F1dGhvcj48WWVhcj4yMDE2PC9ZZWFyPjxS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</w:fldData>
              </w:fldChar>
            </w:r>
            <w:r>
              <w:instrText xml:space="preserve"> ADDIN EN.CITE </w:instrText>
            </w:r>
            <w:r>
              <w:fldChar w:fldCharType="begin">
                <w:fldData xml:space="preserve">PEVuZE5vdGU+PENpdGU+PEF1dGhvcj5Qb3dlbGw8L0F1dGhvcj48WWVhcj4yMDE2PC9ZZWFyPjxS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</w:fldData>
              </w:fldChar>
            </w:r>
            <w:r>
              <w:instrText xml:space="preserve"> ADDIN EN.CITE.DATA </w:instrText>
            </w:r>
            <w:r>
              <w:fldChar w:fldCharType="end"/>
            </w:r>
            <w:r>
              <w:fldChar w:fldCharType="separate"/>
            </w:r>
            <w:r>
              <w:rPr>
                <w:noProof/>
              </w:rPr>
              <w:t>(2)</w:t>
            </w:r>
            <w:r>
              <w:fldChar w:fldCharType="end"/>
            </w:r>
            <w:r>
              <w:t xml:space="preserve"> </w:t>
            </w:r>
          </w:p>
        </w:tc>
        <w:tc>
          <w:tcPr>
            <w:tcW w:w="933" w:type="dxa"/>
          </w:tcPr>
          <w:p w14:paraId="6F945E5A" w14:textId="77777777" w:rsidR="00362356" w:rsidRDefault="00362356" w:rsidP="00130670">
            <w:r>
              <w:t>Cross-sectional survey</w:t>
            </w:r>
          </w:p>
        </w:tc>
        <w:tc>
          <w:tcPr>
            <w:tcW w:w="992" w:type="dxa"/>
          </w:tcPr>
          <w:p w14:paraId="29F48B39" w14:textId="77777777" w:rsidR="00362356" w:rsidRDefault="00362356" w:rsidP="00130670">
            <w:r>
              <w:t>UK (England)</w:t>
            </w:r>
          </w:p>
        </w:tc>
        <w:tc>
          <w:tcPr>
            <w:tcW w:w="1134" w:type="dxa"/>
          </w:tcPr>
          <w:p w14:paraId="258DCC2C" w14:textId="77777777" w:rsidR="00362356" w:rsidRDefault="00362356" w:rsidP="00130670">
            <w:r>
              <w:t>Dermatology</w:t>
            </w:r>
          </w:p>
        </w:tc>
        <w:tc>
          <w:tcPr>
            <w:tcW w:w="1134" w:type="dxa"/>
          </w:tcPr>
          <w:p w14:paraId="4BDE6BE1" w14:textId="77777777" w:rsidR="00362356" w:rsidRDefault="00362356" w:rsidP="00130670">
            <w:r>
              <w:t>Eczema</w:t>
            </w:r>
          </w:p>
        </w:tc>
        <w:tc>
          <w:tcPr>
            <w:tcW w:w="1418" w:type="dxa"/>
          </w:tcPr>
          <w:p w14:paraId="2EDD83E9" w14:textId="77777777" w:rsidR="00362356" w:rsidRDefault="00362356" w:rsidP="00130670">
            <w:r>
              <w:t xml:space="preserve">four intervention groups by Emollient type </w:t>
            </w:r>
          </w:p>
        </w:tc>
        <w:tc>
          <w:tcPr>
            <w:tcW w:w="992" w:type="dxa"/>
          </w:tcPr>
          <w:p w14:paraId="031A4E13" w14:textId="77777777" w:rsidR="00362356" w:rsidRDefault="00362356" w:rsidP="00130670">
            <w:r>
              <w:t>Individual</w:t>
            </w:r>
          </w:p>
        </w:tc>
        <w:tc>
          <w:tcPr>
            <w:tcW w:w="1418" w:type="dxa"/>
          </w:tcPr>
          <w:p w14:paraId="2331ECDF" w14:textId="77777777" w:rsidR="00362356" w:rsidRDefault="00362356" w:rsidP="00130670">
            <w:r>
              <w:t>Patients</w:t>
            </w:r>
          </w:p>
        </w:tc>
        <w:tc>
          <w:tcPr>
            <w:tcW w:w="1275" w:type="dxa"/>
          </w:tcPr>
          <w:p w14:paraId="4D58E2CE" w14:textId="77777777" w:rsidR="00362356" w:rsidRDefault="00362356" w:rsidP="00130670">
            <w:r>
              <w:t xml:space="preserve">197 </w:t>
            </w:r>
          </w:p>
        </w:tc>
        <w:tc>
          <w:tcPr>
            <w:tcW w:w="1276" w:type="dxa"/>
          </w:tcPr>
          <w:p w14:paraId="6601E7BA" w14:textId="77777777" w:rsidR="00362356" w:rsidRDefault="00362356" w:rsidP="00130670">
            <w:r>
              <w:t>Participants</w:t>
            </w:r>
          </w:p>
        </w:tc>
        <w:tc>
          <w:tcPr>
            <w:tcW w:w="1418" w:type="dxa"/>
          </w:tcPr>
          <w:p w14:paraId="7223C42D" w14:textId="77777777" w:rsidR="00362356" w:rsidRDefault="00362356" w:rsidP="00130670">
            <w:r>
              <w:t>Self-referral recruitment</w:t>
            </w:r>
          </w:p>
        </w:tc>
        <w:tc>
          <w:tcPr>
            <w:tcW w:w="1417" w:type="dxa"/>
          </w:tcPr>
          <w:p w14:paraId="6129EAFB" w14:textId="77777777" w:rsidR="00362356" w:rsidRDefault="00362356" w:rsidP="00130670">
            <w:r>
              <w:t>In-consultation recruitment</w:t>
            </w:r>
          </w:p>
        </w:tc>
        <w:tc>
          <w:tcPr>
            <w:tcW w:w="1281" w:type="dxa"/>
          </w:tcPr>
          <w:p w14:paraId="20288A1C" w14:textId="77777777" w:rsidR="00362356" w:rsidRDefault="00362356" w:rsidP="00130670">
            <w:r>
              <w:t>Total number recruited</w:t>
            </w:r>
          </w:p>
        </w:tc>
      </w:tr>
      <w:tr w:rsidR="00534C43" w14:paraId="457D4C2E" w14:textId="77777777" w:rsidTr="00130670">
        <w:tc>
          <w:tcPr>
            <w:tcW w:w="905" w:type="dxa"/>
          </w:tcPr>
          <w:p w14:paraId="17254FA9" w14:textId="77777777" w:rsidR="00362356" w:rsidRDefault="00362356" w:rsidP="00130670">
            <w:r>
              <w:t xml:space="preserve">Horspool et al, 2015 </w:t>
            </w:r>
            <w:r>
              <w:fldChar w:fldCharType="begin">
                <w:fldData xml:space="preserve">PEVuZE5vdGU+PENpdGU+PEF1dGhvcj5Ib3JzcG9vbDwvQXV0aG9yPjxZZWFyPjIwMTU8L1llYXI+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=
</w:fldData>
              </w:fldChar>
            </w:r>
            <w:r>
              <w:instrText xml:space="preserve"> ADDIN EN.CITE </w:instrText>
            </w:r>
            <w:r>
              <w:fldChar w:fldCharType="begin">
                <w:fldData xml:space="preserve">PEVuZE5vdGU+PENpdGU+PEF1dGhvcj5Ib3JzcG9vbDwvQXV0aG9yPjxZZWFyPjIwMTU8L1llYXI+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=
</w:fldData>
              </w:fldChar>
            </w:r>
            <w:r>
              <w:instrText xml:space="preserve"> ADDIN EN.CITE.DATA </w:instrText>
            </w:r>
            <w:r>
              <w:fldChar w:fldCharType="end"/>
            </w:r>
            <w:r>
              <w:fldChar w:fldCharType="separate"/>
            </w:r>
            <w:r>
              <w:rPr>
                <w:noProof/>
              </w:rPr>
              <w:t>(3)</w:t>
            </w:r>
            <w:r>
              <w:fldChar w:fldCharType="end"/>
            </w:r>
          </w:p>
        </w:tc>
        <w:tc>
          <w:tcPr>
            <w:tcW w:w="933" w:type="dxa"/>
          </w:tcPr>
          <w:p w14:paraId="0D6DB6F4" w14:textId="77777777" w:rsidR="00362356" w:rsidRDefault="00362356" w:rsidP="00130670">
            <w:r>
              <w:t>Cross-sectional survey</w:t>
            </w:r>
          </w:p>
        </w:tc>
        <w:tc>
          <w:tcPr>
            <w:tcW w:w="992" w:type="dxa"/>
          </w:tcPr>
          <w:p w14:paraId="451056BA" w14:textId="77777777" w:rsidR="00362356" w:rsidRDefault="00362356" w:rsidP="00130670">
            <w:r>
              <w:t>UK (England and Wales)</w:t>
            </w:r>
          </w:p>
        </w:tc>
        <w:tc>
          <w:tcPr>
            <w:tcW w:w="1134" w:type="dxa"/>
          </w:tcPr>
          <w:p w14:paraId="1EDBFE3B" w14:textId="77777777" w:rsidR="00362356" w:rsidRDefault="00362356" w:rsidP="00130670">
            <w:r>
              <w:t>Respiratory</w:t>
            </w:r>
          </w:p>
          <w:p w14:paraId="78B4DD0B" w14:textId="77777777" w:rsidR="00362356" w:rsidRDefault="00362356" w:rsidP="00130670">
            <w:r>
              <w:t>Paediatrics</w:t>
            </w:r>
          </w:p>
        </w:tc>
        <w:tc>
          <w:tcPr>
            <w:tcW w:w="1134" w:type="dxa"/>
          </w:tcPr>
          <w:p w14:paraId="4D90F75D" w14:textId="77777777" w:rsidR="00362356" w:rsidRDefault="00362356" w:rsidP="00130670">
            <w:r>
              <w:t>Asthma</w:t>
            </w:r>
          </w:p>
        </w:tc>
        <w:tc>
          <w:tcPr>
            <w:tcW w:w="1418" w:type="dxa"/>
          </w:tcPr>
          <w:p w14:paraId="4D6E9B1A" w14:textId="77777777" w:rsidR="00362356" w:rsidRDefault="00362356" w:rsidP="00130670">
            <w:r>
              <w:t>Letter from GP to remind parents/carers to maintain and renew medication</w:t>
            </w:r>
          </w:p>
        </w:tc>
        <w:tc>
          <w:tcPr>
            <w:tcW w:w="992" w:type="dxa"/>
          </w:tcPr>
          <w:p w14:paraId="27411900" w14:textId="77777777" w:rsidR="00362356" w:rsidRDefault="00362356" w:rsidP="00130670">
            <w:r>
              <w:t>Cluster</w:t>
            </w:r>
          </w:p>
        </w:tc>
        <w:tc>
          <w:tcPr>
            <w:tcW w:w="1418" w:type="dxa"/>
          </w:tcPr>
          <w:p w14:paraId="0768E5B4" w14:textId="77777777" w:rsidR="00362356" w:rsidRDefault="00362356" w:rsidP="00130670">
            <w:r>
              <w:t>Practice</w:t>
            </w:r>
          </w:p>
        </w:tc>
        <w:tc>
          <w:tcPr>
            <w:tcW w:w="1275" w:type="dxa"/>
          </w:tcPr>
          <w:p w14:paraId="5E40CF8E" w14:textId="77777777" w:rsidR="00362356" w:rsidRDefault="00362356" w:rsidP="00130670">
            <w:r>
              <w:t>433 practices invited, 134 expressions of interest, 129 practices recruited.</w:t>
            </w:r>
          </w:p>
        </w:tc>
        <w:tc>
          <w:tcPr>
            <w:tcW w:w="1276" w:type="dxa"/>
          </w:tcPr>
          <w:p w14:paraId="77675805" w14:textId="77777777" w:rsidR="00362356" w:rsidRDefault="00362356" w:rsidP="00130670">
            <w:r>
              <w:t>Both</w:t>
            </w:r>
          </w:p>
        </w:tc>
        <w:tc>
          <w:tcPr>
            <w:tcW w:w="1418" w:type="dxa"/>
          </w:tcPr>
          <w:p w14:paraId="52A8A510" w14:textId="6A1EF062" w:rsidR="00362356" w:rsidRDefault="00702233" w:rsidP="00130670">
            <w:r>
              <w:t>Practice size and previous research experience</w:t>
            </w:r>
          </w:p>
        </w:tc>
        <w:tc>
          <w:tcPr>
            <w:tcW w:w="1417" w:type="dxa"/>
          </w:tcPr>
          <w:p w14:paraId="2AD12A5C" w14:textId="77777777" w:rsidR="00362356" w:rsidRDefault="00362356" w:rsidP="00130670">
            <w:r>
              <w:t>N/A</w:t>
            </w:r>
          </w:p>
        </w:tc>
        <w:tc>
          <w:tcPr>
            <w:tcW w:w="1281" w:type="dxa"/>
          </w:tcPr>
          <w:p w14:paraId="3552D334" w14:textId="77777777" w:rsidR="00362356" w:rsidRDefault="00362356" w:rsidP="00130670">
            <w:r>
              <w:t>Total number randomised</w:t>
            </w:r>
          </w:p>
        </w:tc>
      </w:tr>
      <w:tr w:rsidR="00534C43" w14:paraId="6D13BC64" w14:textId="77777777" w:rsidTr="00130670">
        <w:tc>
          <w:tcPr>
            <w:tcW w:w="905" w:type="dxa"/>
          </w:tcPr>
          <w:p w14:paraId="72E055D4" w14:textId="77777777" w:rsidR="00362356" w:rsidRDefault="00362356" w:rsidP="00130670">
            <w:r>
              <w:t>Jennings et al, 2015</w:t>
            </w:r>
            <w:r>
              <w:fldChar w:fldCharType="begin"/>
            </w:r>
            <w:r>
              <w:instrText xml:space="preserve"> ADDIN EN.CITE &lt;EndNote&gt;&lt;Cite&gt;&lt;Author&gt;Claudine G. Jennings&lt;/Author&gt;&lt;Year&gt;2015&lt;/Year&gt;&lt;RecNum&gt;6886&lt;/RecNum&gt;&lt;DisplayText&gt;(4)&lt;/DisplayText&gt;&lt;record&gt;&lt;rec-number&gt;6886&lt;/rec-number&gt;&lt;foreign-keys&gt;&lt;key app="EN" db-id="r2d52pvsqs52eeexv00590ewves59wztpptr" timestamp="1613403665" guid="02a50e11-34a9-40c6-bde5-209c3a537f99"&gt;6886&lt;/key&gt;&lt;/foreign-keys&gt;&lt;ref-type name="Journal Article"&gt;17&lt;/ref-type&gt;&lt;contributors&gt;&lt;authors&gt;&lt;author&gt;Claudine G. Jennings, Thomas M. MacDonald&lt;/author&gt;&lt;author&gt;Li Wei, Morris J. Brown&lt;/author&gt;&lt;author&gt;Lewis McConnachie, Isla S.&lt;/author&gt;&lt;/authors&gt;&lt;/contributors&gt;&lt;titles&gt;&lt;title&gt;Does offering an incentive payment improve recruitment to clinical trials and increase the proportion of socially deprived and elderly participants?&lt;/title&gt;&lt;short-title&gt;Does offering an incentive payment improve recruitment to clinical trials and increase the proportion of socially deprived and elderly participants?&lt;/short-title&gt;&lt;/titles&gt;&lt;pages&gt;80&lt;/pages&gt;&lt;volume&gt;16&lt;/volume&gt;&lt;number&gt;1&lt;/number&gt;&lt;dates&gt;&lt;year&gt;2015&lt;/year&gt;&lt;pub-dates&gt;&lt;date&gt;March 07&lt;/date&gt;&lt;/pub-dates&gt;&lt;/dates&gt;&lt;isbn&gt;1745-6215&lt;/isbn&gt;&lt;label&gt;Jennings2015&lt;/label&gt;&lt;work-type&gt;Quantitative: RCT&lt;/work-type&gt;&lt;urls&gt;&lt;related-urls&gt;&lt;url&gt;https://doi.org/10.1186/s13063-015-0582-8 https://trialsjournal.biomedcentral.com/track/pdf/10.1186/s13063-015-0582-8&lt;/url&gt;&lt;url&gt;https://trialsjournal.biomedcentral.com/track/pdf/10.1186/s13063-015-0582-8&lt;/url&gt;&lt;/related-urls&gt;&lt;/urls&gt;&lt;electronic-resource-num&gt;10.1186/s13063-015-0582-8&lt;/electronic-resource-num&gt;&lt;research-notes&gt;Data extraction and Quality Appraisal&amp;#xD;B&amp;amp;C&lt;/research-notes&gt;&lt;/record&gt;&lt;/Cite&gt;&lt;/EndNote&gt;</w:instrText>
            </w:r>
            <w:r>
              <w:fldChar w:fldCharType="separate"/>
            </w:r>
            <w:r>
              <w:rPr>
                <w:noProof/>
              </w:rPr>
              <w:t>(4)</w:t>
            </w:r>
            <w:r>
              <w:fldChar w:fldCharType="end"/>
            </w:r>
          </w:p>
        </w:tc>
        <w:tc>
          <w:tcPr>
            <w:tcW w:w="933" w:type="dxa"/>
          </w:tcPr>
          <w:p w14:paraId="23498D0B" w14:textId="77777777" w:rsidR="00362356" w:rsidRDefault="00362356" w:rsidP="00130670">
            <w:r>
              <w:t>RCT</w:t>
            </w:r>
          </w:p>
        </w:tc>
        <w:tc>
          <w:tcPr>
            <w:tcW w:w="992" w:type="dxa"/>
          </w:tcPr>
          <w:p w14:paraId="57B4AF8B" w14:textId="77777777" w:rsidR="00362356" w:rsidRDefault="00362356" w:rsidP="00130670">
            <w:r>
              <w:t xml:space="preserve">UK (Scotland), Denmark, </w:t>
            </w:r>
            <w:r>
              <w:lastRenderedPageBreak/>
              <w:t>Netherlands</w:t>
            </w:r>
          </w:p>
          <w:p w14:paraId="49BF4B73" w14:textId="77777777" w:rsidR="00362356" w:rsidRPr="006D35D9" w:rsidRDefault="00362356" w:rsidP="00130670"/>
        </w:tc>
        <w:tc>
          <w:tcPr>
            <w:tcW w:w="1134" w:type="dxa"/>
          </w:tcPr>
          <w:p w14:paraId="4ABE6074" w14:textId="77777777" w:rsidR="00362356" w:rsidRDefault="00362356" w:rsidP="00130670">
            <w:r>
              <w:lastRenderedPageBreak/>
              <w:t>Cardiovascular</w:t>
            </w:r>
          </w:p>
        </w:tc>
        <w:tc>
          <w:tcPr>
            <w:tcW w:w="1134" w:type="dxa"/>
          </w:tcPr>
          <w:p w14:paraId="04872EA4" w14:textId="77777777" w:rsidR="00362356" w:rsidRDefault="00362356" w:rsidP="00130670">
            <w:r>
              <w:t>Adverse drug-related CV effects</w:t>
            </w:r>
          </w:p>
        </w:tc>
        <w:tc>
          <w:tcPr>
            <w:tcW w:w="1418" w:type="dxa"/>
          </w:tcPr>
          <w:p w14:paraId="5114FDA7" w14:textId="77777777" w:rsidR="00362356" w:rsidRDefault="00362356" w:rsidP="00130670">
            <w:r>
              <w:t>Switching to celecoxib</w:t>
            </w:r>
          </w:p>
        </w:tc>
        <w:tc>
          <w:tcPr>
            <w:tcW w:w="992" w:type="dxa"/>
          </w:tcPr>
          <w:p w14:paraId="2D53D2BA" w14:textId="77777777" w:rsidR="00362356" w:rsidRDefault="00362356" w:rsidP="00130670">
            <w:r>
              <w:t>Individual</w:t>
            </w:r>
          </w:p>
        </w:tc>
        <w:tc>
          <w:tcPr>
            <w:tcW w:w="1418" w:type="dxa"/>
          </w:tcPr>
          <w:p w14:paraId="03C7E1FF" w14:textId="77777777" w:rsidR="00362356" w:rsidRDefault="00362356" w:rsidP="00130670">
            <w:r>
              <w:t>Patients (Scotland only)</w:t>
            </w:r>
          </w:p>
        </w:tc>
        <w:tc>
          <w:tcPr>
            <w:tcW w:w="1275" w:type="dxa"/>
          </w:tcPr>
          <w:p w14:paraId="26359E7F" w14:textId="77777777" w:rsidR="00362356" w:rsidRDefault="00362356" w:rsidP="00130670">
            <w:r>
              <w:t xml:space="preserve">50 </w:t>
            </w:r>
          </w:p>
        </w:tc>
        <w:tc>
          <w:tcPr>
            <w:tcW w:w="1276" w:type="dxa"/>
          </w:tcPr>
          <w:p w14:paraId="720E4414" w14:textId="77777777" w:rsidR="00362356" w:rsidRDefault="00362356" w:rsidP="00130670">
            <w:r>
              <w:t>Participants</w:t>
            </w:r>
          </w:p>
        </w:tc>
        <w:tc>
          <w:tcPr>
            <w:tcW w:w="1418" w:type="dxa"/>
          </w:tcPr>
          <w:p w14:paraId="28569A38" w14:textId="77777777" w:rsidR="00362356" w:rsidRDefault="00362356" w:rsidP="00130670">
            <w:r>
              <w:t>£100 financial incentive</w:t>
            </w:r>
          </w:p>
        </w:tc>
        <w:tc>
          <w:tcPr>
            <w:tcW w:w="1417" w:type="dxa"/>
          </w:tcPr>
          <w:p w14:paraId="1D672000" w14:textId="77777777" w:rsidR="00362356" w:rsidRDefault="00362356" w:rsidP="00130670">
            <w:r>
              <w:t>No incentive</w:t>
            </w:r>
          </w:p>
        </w:tc>
        <w:tc>
          <w:tcPr>
            <w:tcW w:w="1281" w:type="dxa"/>
          </w:tcPr>
          <w:p w14:paraId="184368AF" w14:textId="062D3B10" w:rsidR="00362356" w:rsidRDefault="00362356" w:rsidP="00130670">
            <w:r>
              <w:t>Total number recruited</w:t>
            </w:r>
            <w:r w:rsidR="00E34C9A">
              <w:t xml:space="preserve"> and randomised</w:t>
            </w:r>
          </w:p>
        </w:tc>
      </w:tr>
      <w:tr w:rsidR="00534C43" w14:paraId="303B26E9" w14:textId="77777777" w:rsidTr="00130670">
        <w:tc>
          <w:tcPr>
            <w:tcW w:w="905" w:type="dxa"/>
          </w:tcPr>
          <w:p w14:paraId="292F38B9" w14:textId="77777777" w:rsidR="00362356" w:rsidRDefault="00362356" w:rsidP="00130670">
            <w:r>
              <w:t xml:space="preserve">Warren et al, 2014 </w:t>
            </w:r>
            <w:r>
              <w:fldChar w:fldCharType="begin">
                <w:fldData xml:space="preserve">PEVuZE5vdGU+PENpdGU+PEF1dGhvcj5XYXJyZW48L0F1dGhvcj48WWVhcj4yMDE0PC9ZZWFyPjxS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</w:fldData>
              </w:fldChar>
            </w:r>
            <w:r>
              <w:instrText xml:space="preserve"> ADDIN EN.CITE </w:instrText>
            </w:r>
            <w:r>
              <w:fldChar w:fldCharType="begin">
                <w:fldData xml:space="preserve">PEVuZE5vdGU+PENpdGU+PEF1dGhvcj5XYXJyZW48L0F1dGhvcj48WWVhcj4yMDE0PC9ZZWFyPjxS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</w:fldData>
              </w:fldChar>
            </w:r>
            <w:r>
              <w:instrText xml:space="preserve"> ADDIN EN.CITE.DATA </w:instrText>
            </w:r>
            <w:r>
              <w:fldChar w:fldCharType="end"/>
            </w:r>
            <w:r>
              <w:fldChar w:fldCharType="separate"/>
            </w:r>
            <w:r>
              <w:rPr>
                <w:noProof/>
              </w:rPr>
              <w:t>(5)</w:t>
            </w:r>
            <w:r>
              <w:fldChar w:fldCharType="end"/>
            </w:r>
          </w:p>
        </w:tc>
        <w:tc>
          <w:tcPr>
            <w:tcW w:w="933" w:type="dxa"/>
          </w:tcPr>
          <w:p w14:paraId="139FD65E" w14:textId="77777777" w:rsidR="00362356" w:rsidRDefault="00362356" w:rsidP="00130670">
            <w:r>
              <w:t>Feasibility RCT</w:t>
            </w:r>
          </w:p>
        </w:tc>
        <w:tc>
          <w:tcPr>
            <w:tcW w:w="992" w:type="dxa"/>
          </w:tcPr>
          <w:p w14:paraId="75EFA0B9" w14:textId="77777777" w:rsidR="00362356" w:rsidRDefault="00362356" w:rsidP="00130670">
            <w:r>
              <w:t>UK (England)</w:t>
            </w:r>
          </w:p>
        </w:tc>
        <w:tc>
          <w:tcPr>
            <w:tcW w:w="1134" w:type="dxa"/>
          </w:tcPr>
          <w:p w14:paraId="04F5CB7A" w14:textId="77777777" w:rsidR="00362356" w:rsidRDefault="00362356" w:rsidP="00130670">
            <w:r>
              <w:t>Public Health</w:t>
            </w:r>
          </w:p>
        </w:tc>
        <w:tc>
          <w:tcPr>
            <w:tcW w:w="1134" w:type="dxa"/>
          </w:tcPr>
          <w:p w14:paraId="648BBAF2" w14:textId="77777777" w:rsidR="00362356" w:rsidRDefault="00362356" w:rsidP="00130670">
            <w:r>
              <w:t>Exercise</w:t>
            </w:r>
          </w:p>
        </w:tc>
        <w:tc>
          <w:tcPr>
            <w:tcW w:w="1418" w:type="dxa"/>
          </w:tcPr>
          <w:p w14:paraId="5F8FB585" w14:textId="77777777" w:rsidR="00362356" w:rsidRDefault="00362356" w:rsidP="00130670">
            <w:r>
              <w:t>two interventions relating to patient education and a pedometer</w:t>
            </w:r>
          </w:p>
        </w:tc>
        <w:tc>
          <w:tcPr>
            <w:tcW w:w="992" w:type="dxa"/>
          </w:tcPr>
          <w:p w14:paraId="2733A6D4" w14:textId="77777777" w:rsidR="00362356" w:rsidRDefault="00362356" w:rsidP="00130670">
            <w:r>
              <w:t>Individual and Cluster</w:t>
            </w:r>
          </w:p>
        </w:tc>
        <w:tc>
          <w:tcPr>
            <w:tcW w:w="1418" w:type="dxa"/>
          </w:tcPr>
          <w:p w14:paraId="0393E1FE" w14:textId="77777777" w:rsidR="00362356" w:rsidRDefault="00362356" w:rsidP="00130670">
            <w:r>
              <w:t>Practice and Patient</w:t>
            </w:r>
          </w:p>
        </w:tc>
        <w:tc>
          <w:tcPr>
            <w:tcW w:w="1275" w:type="dxa"/>
          </w:tcPr>
          <w:p w14:paraId="5B5191FB" w14:textId="77777777" w:rsidR="00362356" w:rsidRDefault="00362356" w:rsidP="00130670">
            <w:r>
              <w:t xml:space="preserve">24 practices; 131 patients </w:t>
            </w:r>
          </w:p>
        </w:tc>
        <w:tc>
          <w:tcPr>
            <w:tcW w:w="1276" w:type="dxa"/>
          </w:tcPr>
          <w:p w14:paraId="635A39AD" w14:textId="77777777" w:rsidR="00362356" w:rsidRDefault="00362356" w:rsidP="00130670">
            <w:r>
              <w:t>Participants</w:t>
            </w:r>
          </w:p>
        </w:tc>
        <w:tc>
          <w:tcPr>
            <w:tcW w:w="1418" w:type="dxa"/>
          </w:tcPr>
          <w:p w14:paraId="1763867B" w14:textId="77777777" w:rsidR="00362356" w:rsidRDefault="00362356" w:rsidP="00130670">
            <w:r>
              <w:t xml:space="preserve">Recruitment Strategy: opportunistic </w:t>
            </w:r>
          </w:p>
          <w:p w14:paraId="602ACDFC" w14:textId="77777777" w:rsidR="00362356" w:rsidRDefault="00362356" w:rsidP="00130670"/>
          <w:p w14:paraId="652D2A51" w14:textId="77777777" w:rsidR="00362356" w:rsidRDefault="00362356" w:rsidP="00130670">
            <w:r>
              <w:t xml:space="preserve">Randomisation Strategy: individual </w:t>
            </w:r>
          </w:p>
        </w:tc>
        <w:tc>
          <w:tcPr>
            <w:tcW w:w="1417" w:type="dxa"/>
          </w:tcPr>
          <w:p w14:paraId="10BD433D" w14:textId="77777777" w:rsidR="00362356" w:rsidRDefault="00362356" w:rsidP="00130670">
            <w:r>
              <w:t>Recruitment Strategy:</w:t>
            </w:r>
            <w:r>
              <w:br/>
              <w:t>Systematic</w:t>
            </w:r>
          </w:p>
          <w:p w14:paraId="47C93E85" w14:textId="77777777" w:rsidR="00362356" w:rsidRDefault="00362356" w:rsidP="00130670"/>
          <w:p w14:paraId="0E705979" w14:textId="77777777" w:rsidR="00362356" w:rsidRDefault="00362356" w:rsidP="00130670">
            <w:r>
              <w:t>Randomisation</w:t>
            </w:r>
          </w:p>
          <w:p w14:paraId="072532AE" w14:textId="77777777" w:rsidR="00362356" w:rsidRDefault="00362356" w:rsidP="00130670">
            <w:r>
              <w:t>Strategy:</w:t>
            </w:r>
          </w:p>
          <w:p w14:paraId="3915E7C5" w14:textId="77777777" w:rsidR="00362356" w:rsidRDefault="00362356" w:rsidP="00130670">
            <w:r>
              <w:t>Practice cluster</w:t>
            </w:r>
          </w:p>
        </w:tc>
        <w:tc>
          <w:tcPr>
            <w:tcW w:w="1281" w:type="dxa"/>
          </w:tcPr>
          <w:p w14:paraId="18695100" w14:textId="03B57CC9" w:rsidR="00362356" w:rsidRDefault="00362356" w:rsidP="00130670">
            <w:r>
              <w:t>1</w:t>
            </w:r>
            <w:r w:rsidR="00E302FD">
              <w:t>.</w:t>
            </w:r>
            <w:r>
              <w:t xml:space="preserve"> Time to practice recruitment</w:t>
            </w:r>
          </w:p>
          <w:p w14:paraId="1B553E13" w14:textId="77777777" w:rsidR="00362356" w:rsidRDefault="00362356" w:rsidP="00130670">
            <w:r>
              <w:t>2. Time to participant recruitment</w:t>
            </w:r>
          </w:p>
        </w:tc>
      </w:tr>
      <w:tr w:rsidR="00534C43" w14:paraId="0E35C8EE" w14:textId="77777777" w:rsidTr="00130670">
        <w:tc>
          <w:tcPr>
            <w:tcW w:w="905" w:type="dxa"/>
          </w:tcPr>
          <w:p w14:paraId="68508179" w14:textId="77777777" w:rsidR="00362356" w:rsidRDefault="00362356" w:rsidP="00130670">
            <w:r>
              <w:t xml:space="preserve">Williams et al, 2014 </w:t>
            </w:r>
            <w:r>
              <w:fldChar w:fldCharType="begin">
                <w:fldData xml:space="preserve">PEVuZE5vdGU+PENpdGU+PEF1dGhvcj5XaWxsaWFtczwvQXV0aG9yPjxZZWFyPjIwMTQ8L1llYXI+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</w:fldData>
              </w:fldChar>
            </w:r>
            <w:r>
              <w:instrText xml:space="preserve"> ADDIN EN.CITE </w:instrText>
            </w:r>
            <w:r>
              <w:fldChar w:fldCharType="begin">
                <w:fldData xml:space="preserve">PEVuZE5vdGU+PENpdGU+PEF1dGhvcj5XaWxsaWFtczwvQXV0aG9yPjxZZWFyPjIwMTQ8L1llYXI+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</w:fldData>
              </w:fldChar>
            </w:r>
            <w:r>
              <w:instrText xml:space="preserve"> ADDIN EN.CITE.DATA </w:instrText>
            </w:r>
            <w:r>
              <w:fldChar w:fldCharType="end"/>
            </w:r>
            <w:r>
              <w:fldChar w:fldCharType="separate"/>
            </w:r>
            <w:r>
              <w:rPr>
                <w:noProof/>
              </w:rPr>
              <w:t>(6)</w:t>
            </w:r>
            <w:r>
              <w:fldChar w:fldCharType="end"/>
            </w:r>
          </w:p>
        </w:tc>
        <w:tc>
          <w:tcPr>
            <w:tcW w:w="933" w:type="dxa"/>
          </w:tcPr>
          <w:p w14:paraId="7383EE13" w14:textId="77777777" w:rsidR="00362356" w:rsidRDefault="00362356" w:rsidP="00130670">
            <w:r>
              <w:t>Cross-sectional study</w:t>
            </w:r>
          </w:p>
        </w:tc>
        <w:tc>
          <w:tcPr>
            <w:tcW w:w="992" w:type="dxa"/>
          </w:tcPr>
          <w:p w14:paraId="2751370E" w14:textId="77777777" w:rsidR="00362356" w:rsidRDefault="00362356" w:rsidP="00130670">
            <w:r>
              <w:t>Australia</w:t>
            </w:r>
          </w:p>
        </w:tc>
        <w:tc>
          <w:tcPr>
            <w:tcW w:w="1134" w:type="dxa"/>
          </w:tcPr>
          <w:p w14:paraId="71B9DA24" w14:textId="77777777" w:rsidR="00362356" w:rsidRDefault="00362356" w:rsidP="00130670">
            <w:r>
              <w:t>Musculoskeletal</w:t>
            </w:r>
          </w:p>
        </w:tc>
        <w:tc>
          <w:tcPr>
            <w:tcW w:w="1134" w:type="dxa"/>
          </w:tcPr>
          <w:p w14:paraId="01F290EA" w14:textId="77777777" w:rsidR="00362356" w:rsidRDefault="00362356" w:rsidP="00130670">
            <w:r>
              <w:t>Low back pain</w:t>
            </w:r>
          </w:p>
        </w:tc>
        <w:tc>
          <w:tcPr>
            <w:tcW w:w="1418" w:type="dxa"/>
          </w:tcPr>
          <w:p w14:paraId="51AE21F8" w14:textId="77777777" w:rsidR="00362356" w:rsidRDefault="00362356" w:rsidP="00130670">
            <w:r>
              <w:t>two interventions arms using Paracetamol</w:t>
            </w:r>
          </w:p>
        </w:tc>
        <w:tc>
          <w:tcPr>
            <w:tcW w:w="992" w:type="dxa"/>
          </w:tcPr>
          <w:p w14:paraId="205A1372" w14:textId="77777777" w:rsidR="00362356" w:rsidRDefault="00362356" w:rsidP="00130670">
            <w:r>
              <w:t>Individual</w:t>
            </w:r>
          </w:p>
        </w:tc>
        <w:tc>
          <w:tcPr>
            <w:tcW w:w="1418" w:type="dxa"/>
          </w:tcPr>
          <w:p w14:paraId="3AA8B98E" w14:textId="77777777" w:rsidR="00362356" w:rsidRDefault="00362356" w:rsidP="00130670">
            <w:r>
              <w:t>Patients</w:t>
            </w:r>
          </w:p>
        </w:tc>
        <w:tc>
          <w:tcPr>
            <w:tcW w:w="1275" w:type="dxa"/>
          </w:tcPr>
          <w:p w14:paraId="75E35ED0" w14:textId="77777777" w:rsidR="00362356" w:rsidRDefault="00362356" w:rsidP="00130670">
            <w:r>
              <w:t xml:space="preserve">1,195 </w:t>
            </w:r>
          </w:p>
        </w:tc>
        <w:tc>
          <w:tcPr>
            <w:tcW w:w="1276" w:type="dxa"/>
          </w:tcPr>
          <w:p w14:paraId="2EB956C9" w14:textId="77777777" w:rsidR="00362356" w:rsidRDefault="00362356" w:rsidP="00130670">
            <w:r>
              <w:t>Participants</w:t>
            </w:r>
          </w:p>
        </w:tc>
        <w:tc>
          <w:tcPr>
            <w:tcW w:w="1418" w:type="dxa"/>
          </w:tcPr>
          <w:p w14:paraId="1743355D" w14:textId="77777777" w:rsidR="00362356" w:rsidRDefault="00362356" w:rsidP="00130670">
            <w:r>
              <w:t>Characteristics of GP and practice</w:t>
            </w:r>
          </w:p>
          <w:p w14:paraId="0862EA2F" w14:textId="77777777" w:rsidR="00362356" w:rsidRDefault="00362356" w:rsidP="00130670">
            <w:r>
              <w:t>Operational aspects of the study</w:t>
            </w:r>
          </w:p>
        </w:tc>
        <w:tc>
          <w:tcPr>
            <w:tcW w:w="1417" w:type="dxa"/>
          </w:tcPr>
          <w:p w14:paraId="55BEC5CB" w14:textId="77777777" w:rsidR="00362356" w:rsidRDefault="00362356" w:rsidP="00130670">
            <w:r>
              <w:t>N/A</w:t>
            </w:r>
          </w:p>
        </w:tc>
        <w:tc>
          <w:tcPr>
            <w:tcW w:w="1281" w:type="dxa"/>
          </w:tcPr>
          <w:p w14:paraId="12B6E9D8" w14:textId="77777777" w:rsidR="00362356" w:rsidRDefault="00362356" w:rsidP="00130670">
            <w:r>
              <w:t>Rate of recruitment (number recruited by number of days GP was recruiting for)</w:t>
            </w:r>
          </w:p>
        </w:tc>
      </w:tr>
      <w:tr w:rsidR="00534C43" w14:paraId="40419F37" w14:textId="77777777" w:rsidTr="00130670">
        <w:tc>
          <w:tcPr>
            <w:tcW w:w="905" w:type="dxa"/>
          </w:tcPr>
          <w:p w14:paraId="406A148C" w14:textId="77777777" w:rsidR="00362356" w:rsidRDefault="00362356" w:rsidP="00130670">
            <w:r>
              <w:t xml:space="preserve">McLean et al, 2014 </w:t>
            </w:r>
            <w:r>
              <w:fldChar w:fldCharType="begin">
                <w:fldData xml:space="preserve">PEVuZE5vdGU+PENpdGU+PEF1dGhvcj5NY0xlYW48L0F1dGhvcj48WWVhcj4yMDE0PC9ZZWFyPjxS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</w:fldData>
              </w:fldChar>
            </w:r>
            <w:r>
              <w:instrText xml:space="preserve"> ADDIN EN.CITE </w:instrText>
            </w:r>
            <w:r>
              <w:fldChar w:fldCharType="begin">
                <w:fldData xml:space="preserve">PEVuZE5vdGU+PENpdGU+PEF1dGhvcj5NY0xlYW48L0F1dGhvcj48WWVhcj4yMDE0PC9ZZWFyPjxS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</w:fldData>
              </w:fldChar>
            </w:r>
            <w:r>
              <w:instrText xml:space="preserve"> ADDIN EN.CITE.DATA </w:instrText>
            </w:r>
            <w:r>
              <w:fldChar w:fldCharType="end"/>
            </w:r>
            <w:r>
              <w:fldChar w:fldCharType="separate"/>
            </w:r>
            <w:r>
              <w:rPr>
                <w:noProof/>
              </w:rPr>
              <w:t>(7)</w:t>
            </w:r>
            <w:r>
              <w:fldChar w:fldCharType="end"/>
            </w:r>
          </w:p>
        </w:tc>
        <w:tc>
          <w:tcPr>
            <w:tcW w:w="933" w:type="dxa"/>
          </w:tcPr>
          <w:p w14:paraId="40A320A4" w14:textId="77777777" w:rsidR="00362356" w:rsidRDefault="00362356" w:rsidP="00130670">
            <w:r>
              <w:t>Cross-sectional study</w:t>
            </w:r>
          </w:p>
        </w:tc>
        <w:tc>
          <w:tcPr>
            <w:tcW w:w="992" w:type="dxa"/>
          </w:tcPr>
          <w:p w14:paraId="4D280EFD" w14:textId="77777777" w:rsidR="00362356" w:rsidRDefault="00362356" w:rsidP="00130670">
            <w:r>
              <w:t>New Zealand</w:t>
            </w:r>
          </w:p>
        </w:tc>
        <w:tc>
          <w:tcPr>
            <w:tcW w:w="1134" w:type="dxa"/>
          </w:tcPr>
          <w:p w14:paraId="14D3F0D4" w14:textId="77777777" w:rsidR="00362356" w:rsidRDefault="00362356" w:rsidP="00130670">
            <w:r>
              <w:t>Care of older adults</w:t>
            </w:r>
          </w:p>
        </w:tc>
        <w:tc>
          <w:tcPr>
            <w:tcW w:w="1134" w:type="dxa"/>
          </w:tcPr>
          <w:p w14:paraId="21CAC497" w14:textId="77777777" w:rsidR="00362356" w:rsidRDefault="00362356" w:rsidP="00130670">
            <w:r>
              <w:t>Unmet need/risk of decline</w:t>
            </w:r>
          </w:p>
        </w:tc>
        <w:tc>
          <w:tcPr>
            <w:tcW w:w="1418" w:type="dxa"/>
          </w:tcPr>
          <w:p w14:paraId="7AE4AAF2" w14:textId="77777777" w:rsidR="00362356" w:rsidRDefault="00362356" w:rsidP="00130670">
            <w:r>
              <w:t>Brief Risk Identification Geriatric Health Tool (BRIGHT)</w:t>
            </w:r>
          </w:p>
        </w:tc>
        <w:tc>
          <w:tcPr>
            <w:tcW w:w="992" w:type="dxa"/>
          </w:tcPr>
          <w:p w14:paraId="317EFACE" w14:textId="77777777" w:rsidR="00362356" w:rsidRDefault="00362356" w:rsidP="00130670">
            <w:r>
              <w:t>Cluster</w:t>
            </w:r>
          </w:p>
        </w:tc>
        <w:tc>
          <w:tcPr>
            <w:tcW w:w="1418" w:type="dxa"/>
          </w:tcPr>
          <w:p w14:paraId="6F687219" w14:textId="77777777" w:rsidR="00362356" w:rsidRDefault="00362356" w:rsidP="00130670">
            <w:r>
              <w:t>Patients</w:t>
            </w:r>
          </w:p>
        </w:tc>
        <w:tc>
          <w:tcPr>
            <w:tcW w:w="1275" w:type="dxa"/>
          </w:tcPr>
          <w:p w14:paraId="14EE0AF1" w14:textId="77777777" w:rsidR="00362356" w:rsidRDefault="00362356" w:rsidP="00130670">
            <w:r>
              <w:t xml:space="preserve">3893 </w:t>
            </w:r>
          </w:p>
        </w:tc>
        <w:tc>
          <w:tcPr>
            <w:tcW w:w="1276" w:type="dxa"/>
          </w:tcPr>
          <w:p w14:paraId="0B267BB9" w14:textId="77777777" w:rsidR="00362356" w:rsidRDefault="00362356" w:rsidP="00130670">
            <w:r>
              <w:t>Participants</w:t>
            </w:r>
          </w:p>
        </w:tc>
        <w:tc>
          <w:tcPr>
            <w:tcW w:w="1418" w:type="dxa"/>
          </w:tcPr>
          <w:p w14:paraId="5E651636" w14:textId="77777777" w:rsidR="00362356" w:rsidRDefault="00362356" w:rsidP="00130670">
            <w:r>
              <w:t>Characteristics of GP and Practices</w:t>
            </w:r>
          </w:p>
        </w:tc>
        <w:tc>
          <w:tcPr>
            <w:tcW w:w="1417" w:type="dxa"/>
          </w:tcPr>
          <w:p w14:paraId="671203AF" w14:textId="77777777" w:rsidR="00362356" w:rsidRDefault="00362356" w:rsidP="00130670">
            <w:r>
              <w:t>N/A</w:t>
            </w:r>
          </w:p>
        </w:tc>
        <w:tc>
          <w:tcPr>
            <w:tcW w:w="1281" w:type="dxa"/>
          </w:tcPr>
          <w:p w14:paraId="39244A42" w14:textId="77777777" w:rsidR="00362356" w:rsidRDefault="00362356" w:rsidP="00130670">
            <w:r>
              <w:t>Rate of recruitment (Recruited over those eligible)</w:t>
            </w:r>
          </w:p>
        </w:tc>
      </w:tr>
      <w:tr w:rsidR="00534C43" w14:paraId="141C776C" w14:textId="77777777" w:rsidTr="00130670">
        <w:tc>
          <w:tcPr>
            <w:tcW w:w="905" w:type="dxa"/>
          </w:tcPr>
          <w:p w14:paraId="3085E7A2" w14:textId="77777777" w:rsidR="00362356" w:rsidRDefault="00362356" w:rsidP="00130670">
            <w:r>
              <w:t xml:space="preserve">Colwell et al, 2012 </w:t>
            </w:r>
            <w:r>
              <w:fldChar w:fldCharType="begin">
                <w:fldData xml:space="preserve">PEVuZE5vdGU+PENpdGU+PEF1dGhvcj5Db2x3ZWxsPC9BdXRob3I+PFllYXI+MjAxMjwvWWVhcj48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</w:fldData>
              </w:fldChar>
            </w:r>
            <w:r>
              <w:instrText xml:space="preserve"> ADDIN EN.CITE </w:instrText>
            </w:r>
            <w:r>
              <w:fldChar w:fldCharType="begin">
                <w:fldData xml:space="preserve">PEVuZE5vdGU+PENpdGU+PEF1dGhvcj5Db2x3ZWxsPC9BdXRob3I+PFllYXI+MjAxMjwvWWVhcj48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</w:fldData>
              </w:fldChar>
            </w:r>
            <w:r>
              <w:instrText xml:space="preserve"> ADDIN EN.CITE.DATA </w:instrText>
            </w:r>
            <w:r>
              <w:fldChar w:fldCharType="end"/>
            </w:r>
            <w:r>
              <w:fldChar w:fldCharType="separate"/>
            </w:r>
            <w:r>
              <w:rPr>
                <w:noProof/>
              </w:rPr>
              <w:t>(8)</w:t>
            </w:r>
            <w:r>
              <w:fldChar w:fldCharType="end"/>
            </w:r>
          </w:p>
        </w:tc>
        <w:tc>
          <w:tcPr>
            <w:tcW w:w="933" w:type="dxa"/>
          </w:tcPr>
          <w:p w14:paraId="1C1405D9" w14:textId="3C7C3CE2" w:rsidR="00362356" w:rsidRDefault="00130670" w:rsidP="00130670">
            <w:r>
              <w:t>NRSI</w:t>
            </w:r>
          </w:p>
        </w:tc>
        <w:tc>
          <w:tcPr>
            <w:tcW w:w="992" w:type="dxa"/>
          </w:tcPr>
          <w:p w14:paraId="4731210F" w14:textId="77777777" w:rsidR="00362356" w:rsidRDefault="00362356" w:rsidP="00130670">
            <w:r>
              <w:t>UK (England)</w:t>
            </w:r>
          </w:p>
        </w:tc>
        <w:tc>
          <w:tcPr>
            <w:tcW w:w="1134" w:type="dxa"/>
          </w:tcPr>
          <w:p w14:paraId="42CE2460" w14:textId="77777777" w:rsidR="00362356" w:rsidRDefault="00362356" w:rsidP="00130670">
            <w:r>
              <w:t>Diabetology</w:t>
            </w:r>
          </w:p>
        </w:tc>
        <w:tc>
          <w:tcPr>
            <w:tcW w:w="1134" w:type="dxa"/>
          </w:tcPr>
          <w:p w14:paraId="79564E3D" w14:textId="77777777" w:rsidR="00362356" w:rsidRDefault="00362356" w:rsidP="00130670">
            <w:r>
              <w:t xml:space="preserve">Type 2 Diabetes </w:t>
            </w:r>
          </w:p>
        </w:tc>
        <w:tc>
          <w:tcPr>
            <w:tcW w:w="1418" w:type="dxa"/>
          </w:tcPr>
          <w:p w14:paraId="7F04726B" w14:textId="77777777" w:rsidR="00362356" w:rsidRDefault="00362356" w:rsidP="00130670">
            <w:r>
              <w:t>Patient Decision Aid</w:t>
            </w:r>
          </w:p>
        </w:tc>
        <w:tc>
          <w:tcPr>
            <w:tcW w:w="992" w:type="dxa"/>
          </w:tcPr>
          <w:p w14:paraId="68A6613D" w14:textId="77777777" w:rsidR="00362356" w:rsidRDefault="00362356" w:rsidP="00130670">
            <w:r>
              <w:t>Cluster</w:t>
            </w:r>
          </w:p>
        </w:tc>
        <w:tc>
          <w:tcPr>
            <w:tcW w:w="1418" w:type="dxa"/>
          </w:tcPr>
          <w:p w14:paraId="51ED506E" w14:textId="77777777" w:rsidR="00362356" w:rsidRDefault="00362356" w:rsidP="00130670">
            <w:r>
              <w:t>Practices</w:t>
            </w:r>
          </w:p>
        </w:tc>
        <w:tc>
          <w:tcPr>
            <w:tcW w:w="1275" w:type="dxa"/>
          </w:tcPr>
          <w:p w14:paraId="18335BB0" w14:textId="77777777" w:rsidR="00362356" w:rsidRDefault="00362356" w:rsidP="00130670">
            <w:r>
              <w:t xml:space="preserve">54 </w:t>
            </w:r>
          </w:p>
        </w:tc>
        <w:tc>
          <w:tcPr>
            <w:tcW w:w="1276" w:type="dxa"/>
          </w:tcPr>
          <w:p w14:paraId="05512C9B" w14:textId="77777777" w:rsidR="00362356" w:rsidRDefault="00362356" w:rsidP="00130670">
            <w:r>
              <w:t>Participants</w:t>
            </w:r>
          </w:p>
        </w:tc>
        <w:tc>
          <w:tcPr>
            <w:tcW w:w="1418" w:type="dxa"/>
          </w:tcPr>
          <w:p w14:paraId="1628FC98" w14:textId="77777777" w:rsidR="00362356" w:rsidRDefault="00362356" w:rsidP="00130670">
            <w:r>
              <w:t>Viral Marketing Techniques</w:t>
            </w:r>
          </w:p>
        </w:tc>
        <w:tc>
          <w:tcPr>
            <w:tcW w:w="1417" w:type="dxa"/>
          </w:tcPr>
          <w:p w14:paraId="3D6F153B" w14:textId="77777777" w:rsidR="00362356" w:rsidRDefault="00362356" w:rsidP="00130670">
            <w:r>
              <w:t>Traditional recruitment</w:t>
            </w:r>
          </w:p>
        </w:tc>
        <w:tc>
          <w:tcPr>
            <w:tcW w:w="1281" w:type="dxa"/>
          </w:tcPr>
          <w:p w14:paraId="698E533F" w14:textId="77777777" w:rsidR="00362356" w:rsidRDefault="00362356" w:rsidP="00130670">
            <w:r>
              <w:t>Total number of practices recruited</w:t>
            </w:r>
          </w:p>
        </w:tc>
      </w:tr>
      <w:tr w:rsidR="00534C43" w14:paraId="32409962" w14:textId="77777777" w:rsidTr="00130670">
        <w:tc>
          <w:tcPr>
            <w:tcW w:w="905" w:type="dxa"/>
          </w:tcPr>
          <w:p w14:paraId="231E346A" w14:textId="77777777" w:rsidR="00362356" w:rsidRDefault="00362356" w:rsidP="00130670">
            <w:r>
              <w:t xml:space="preserve">Fletcher et al, </w:t>
            </w:r>
            <w:r>
              <w:lastRenderedPageBreak/>
              <w:t xml:space="preserve">2010 </w:t>
            </w:r>
            <w:r>
              <w:fldChar w:fldCharType="begin">
                <w:fldData xml:space="preserve">PEVuZE5vdGU+PENpdGU+PEF1dGhvcj5GbGV0Y2hlcjwvQXV0aG9yPjxZZWFyPjIwMTA8L1llYXI+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</w:fldData>
              </w:fldChar>
            </w:r>
            <w:r>
              <w:instrText xml:space="preserve"> ADDIN EN.CITE </w:instrText>
            </w:r>
            <w:r>
              <w:fldChar w:fldCharType="begin">
                <w:fldData xml:space="preserve">PEVuZE5vdGU+PENpdGU+PEF1dGhvcj5GbGV0Y2hlcjwvQXV0aG9yPjxZZWFyPjIwMTA8L1llYXI+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</w:fldData>
              </w:fldChar>
            </w:r>
            <w:r>
              <w:instrText xml:space="preserve"> ADDIN EN.CITE.DATA </w:instrText>
            </w:r>
            <w:r>
              <w:fldChar w:fldCharType="end"/>
            </w:r>
            <w:r>
              <w:fldChar w:fldCharType="separate"/>
            </w:r>
            <w:r>
              <w:rPr>
                <w:noProof/>
              </w:rPr>
              <w:t>(9)</w:t>
            </w:r>
            <w:r>
              <w:fldChar w:fldCharType="end"/>
            </w:r>
          </w:p>
        </w:tc>
        <w:tc>
          <w:tcPr>
            <w:tcW w:w="933" w:type="dxa"/>
          </w:tcPr>
          <w:p w14:paraId="58CD999A" w14:textId="77777777" w:rsidR="00362356" w:rsidRDefault="00362356" w:rsidP="00130670">
            <w:r>
              <w:lastRenderedPageBreak/>
              <w:t>Time-series analysis</w:t>
            </w:r>
          </w:p>
        </w:tc>
        <w:tc>
          <w:tcPr>
            <w:tcW w:w="992" w:type="dxa"/>
          </w:tcPr>
          <w:p w14:paraId="628A93A4" w14:textId="77777777" w:rsidR="00362356" w:rsidRPr="002D6C5B" w:rsidRDefault="00362356" w:rsidP="00130670">
            <w:pPr>
              <w:tabs>
                <w:tab w:val="left" w:pos="993"/>
              </w:tabs>
            </w:pPr>
            <w:r>
              <w:t>UK (England)</w:t>
            </w:r>
          </w:p>
        </w:tc>
        <w:tc>
          <w:tcPr>
            <w:tcW w:w="1134" w:type="dxa"/>
          </w:tcPr>
          <w:p w14:paraId="794EED97" w14:textId="77777777" w:rsidR="00362356" w:rsidRDefault="00362356" w:rsidP="00130670">
            <w:r>
              <w:t>Cardiovascular</w:t>
            </w:r>
          </w:p>
        </w:tc>
        <w:tc>
          <w:tcPr>
            <w:tcW w:w="1134" w:type="dxa"/>
          </w:tcPr>
          <w:p w14:paraId="63FDB316" w14:textId="77777777" w:rsidR="00362356" w:rsidRDefault="00362356" w:rsidP="00130670">
            <w:r>
              <w:t>Atrial Fibrillation</w:t>
            </w:r>
          </w:p>
        </w:tc>
        <w:tc>
          <w:tcPr>
            <w:tcW w:w="1418" w:type="dxa"/>
          </w:tcPr>
          <w:p w14:paraId="16CC4F4D" w14:textId="77777777" w:rsidR="00362356" w:rsidRDefault="00362356" w:rsidP="00130670">
            <w:r>
              <w:t>Warfarin vs aspirin</w:t>
            </w:r>
          </w:p>
        </w:tc>
        <w:tc>
          <w:tcPr>
            <w:tcW w:w="992" w:type="dxa"/>
          </w:tcPr>
          <w:p w14:paraId="370AFD90" w14:textId="77777777" w:rsidR="00362356" w:rsidRDefault="00362356" w:rsidP="00130670">
            <w:r>
              <w:t>Individual</w:t>
            </w:r>
          </w:p>
        </w:tc>
        <w:tc>
          <w:tcPr>
            <w:tcW w:w="1418" w:type="dxa"/>
          </w:tcPr>
          <w:p w14:paraId="3BAE46D1" w14:textId="77777777" w:rsidR="00362356" w:rsidRDefault="00362356" w:rsidP="00130670">
            <w:r>
              <w:t>Patients</w:t>
            </w:r>
          </w:p>
        </w:tc>
        <w:tc>
          <w:tcPr>
            <w:tcW w:w="1275" w:type="dxa"/>
          </w:tcPr>
          <w:p w14:paraId="27DFA109" w14:textId="77777777" w:rsidR="00362356" w:rsidRDefault="00362356" w:rsidP="00130670">
            <w:r>
              <w:t xml:space="preserve">973 </w:t>
            </w:r>
          </w:p>
        </w:tc>
        <w:tc>
          <w:tcPr>
            <w:tcW w:w="1276" w:type="dxa"/>
          </w:tcPr>
          <w:p w14:paraId="49319955" w14:textId="77777777" w:rsidR="00362356" w:rsidRDefault="00362356" w:rsidP="00130670">
            <w:r>
              <w:t>Participants</w:t>
            </w:r>
          </w:p>
        </w:tc>
        <w:tc>
          <w:tcPr>
            <w:tcW w:w="1418" w:type="dxa"/>
          </w:tcPr>
          <w:p w14:paraId="0ED41B29" w14:textId="77777777" w:rsidR="00362356" w:rsidRDefault="00362356" w:rsidP="00130670">
            <w:r>
              <w:t>Changes to design/conduct of trial</w:t>
            </w:r>
          </w:p>
        </w:tc>
        <w:tc>
          <w:tcPr>
            <w:tcW w:w="1417" w:type="dxa"/>
          </w:tcPr>
          <w:p w14:paraId="7A22C018" w14:textId="77777777" w:rsidR="00362356" w:rsidRDefault="00362356" w:rsidP="00130670">
            <w:r>
              <w:t>N/A</w:t>
            </w:r>
          </w:p>
        </w:tc>
        <w:tc>
          <w:tcPr>
            <w:tcW w:w="1281" w:type="dxa"/>
          </w:tcPr>
          <w:p w14:paraId="22304E82" w14:textId="77777777" w:rsidR="00362356" w:rsidRDefault="00362356" w:rsidP="00130670">
            <w:r>
              <w:t xml:space="preserve">Recruitment rate per </w:t>
            </w:r>
            <w:r>
              <w:lastRenderedPageBreak/>
              <w:t>1000 population</w:t>
            </w:r>
          </w:p>
        </w:tc>
      </w:tr>
      <w:tr w:rsidR="00534C43" w14:paraId="74E080BB" w14:textId="77777777" w:rsidTr="00130670">
        <w:tc>
          <w:tcPr>
            <w:tcW w:w="905" w:type="dxa"/>
          </w:tcPr>
          <w:p w14:paraId="73491B5E" w14:textId="77777777" w:rsidR="00362356" w:rsidRDefault="00362356" w:rsidP="00130670">
            <w:r>
              <w:lastRenderedPageBreak/>
              <w:t xml:space="preserve">Ellis et al, 2007 </w:t>
            </w:r>
            <w:r>
              <w:fldChar w:fldCharType="begin">
                <w:fldData xml:space="preserve">PEVuZE5vdGU+PENpdGU+PEF1dGhvcj5FbGxpczwvQXV0aG9yPjxZZWFyPjIwMDc8L1llYXI+PFJl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</w:fldData>
              </w:fldChar>
            </w:r>
            <w:r>
              <w:instrText xml:space="preserve"> ADDIN EN.CITE </w:instrText>
            </w:r>
            <w:r>
              <w:fldChar w:fldCharType="begin">
                <w:fldData xml:space="preserve">PEVuZE5vdGU+PENpdGU+PEF1dGhvcj5FbGxpczwvQXV0aG9yPjxZZWFyPjIwMDc8L1llYXI+PFJl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</w:fldData>
              </w:fldChar>
            </w:r>
            <w:r>
              <w:instrText xml:space="preserve"> ADDIN EN.CITE.DATA </w:instrText>
            </w:r>
            <w:r>
              <w:fldChar w:fldCharType="end"/>
            </w:r>
            <w:r>
              <w:fldChar w:fldCharType="separate"/>
            </w:r>
            <w:r>
              <w:rPr>
                <w:noProof/>
              </w:rPr>
              <w:t>(10)</w:t>
            </w:r>
            <w:r>
              <w:fldChar w:fldCharType="end"/>
            </w:r>
          </w:p>
        </w:tc>
        <w:tc>
          <w:tcPr>
            <w:tcW w:w="933" w:type="dxa"/>
          </w:tcPr>
          <w:p w14:paraId="56ABCC06" w14:textId="1486AB09" w:rsidR="00362356" w:rsidRDefault="00130670" w:rsidP="00130670">
            <w:r>
              <w:t>NRSI</w:t>
            </w:r>
          </w:p>
        </w:tc>
        <w:tc>
          <w:tcPr>
            <w:tcW w:w="992" w:type="dxa"/>
          </w:tcPr>
          <w:p w14:paraId="17BEEB28" w14:textId="77777777" w:rsidR="00362356" w:rsidRDefault="00362356" w:rsidP="00130670">
            <w:r>
              <w:t>USA (North Carolina)</w:t>
            </w:r>
          </w:p>
        </w:tc>
        <w:tc>
          <w:tcPr>
            <w:tcW w:w="1134" w:type="dxa"/>
          </w:tcPr>
          <w:p w14:paraId="1250235E" w14:textId="77777777" w:rsidR="00362356" w:rsidRDefault="00362356" w:rsidP="00130670">
            <w:r>
              <w:t>Cardiovascular</w:t>
            </w:r>
          </w:p>
        </w:tc>
        <w:tc>
          <w:tcPr>
            <w:tcW w:w="1134" w:type="dxa"/>
          </w:tcPr>
          <w:p w14:paraId="27698BB7" w14:textId="77777777" w:rsidR="00362356" w:rsidRDefault="00362356" w:rsidP="00130670">
            <w:r>
              <w:t>Cardiovascular risk</w:t>
            </w:r>
          </w:p>
        </w:tc>
        <w:tc>
          <w:tcPr>
            <w:tcW w:w="1418" w:type="dxa"/>
          </w:tcPr>
          <w:p w14:paraId="1721B8A9" w14:textId="77777777" w:rsidR="00362356" w:rsidRDefault="00362356" w:rsidP="00130670">
            <w:r>
              <w:t>Personal digital assistant vs automated BP monitor</w:t>
            </w:r>
          </w:p>
        </w:tc>
        <w:tc>
          <w:tcPr>
            <w:tcW w:w="992" w:type="dxa"/>
          </w:tcPr>
          <w:p w14:paraId="03B5E252" w14:textId="77777777" w:rsidR="00362356" w:rsidRDefault="00362356" w:rsidP="00130670">
            <w:r>
              <w:t>Cluster</w:t>
            </w:r>
          </w:p>
        </w:tc>
        <w:tc>
          <w:tcPr>
            <w:tcW w:w="1418" w:type="dxa"/>
          </w:tcPr>
          <w:p w14:paraId="73B81CBB" w14:textId="77777777" w:rsidR="00362356" w:rsidRDefault="00362356" w:rsidP="00130670">
            <w:r>
              <w:t xml:space="preserve">Practices and practitioners </w:t>
            </w:r>
          </w:p>
        </w:tc>
        <w:tc>
          <w:tcPr>
            <w:tcW w:w="1275" w:type="dxa"/>
          </w:tcPr>
          <w:p w14:paraId="793333EE" w14:textId="77777777" w:rsidR="00362356" w:rsidRDefault="00362356" w:rsidP="00130670">
            <w:r>
              <w:t>68 practices, 184 (84%) practitioners responded to the survey</w:t>
            </w:r>
          </w:p>
        </w:tc>
        <w:tc>
          <w:tcPr>
            <w:tcW w:w="1276" w:type="dxa"/>
          </w:tcPr>
          <w:p w14:paraId="3C5C375C" w14:textId="77777777" w:rsidR="00362356" w:rsidRDefault="00362356" w:rsidP="00130670">
            <w:r>
              <w:t>Participants</w:t>
            </w:r>
          </w:p>
        </w:tc>
        <w:tc>
          <w:tcPr>
            <w:tcW w:w="1418" w:type="dxa"/>
          </w:tcPr>
          <w:p w14:paraId="38C48EAD" w14:textId="77777777" w:rsidR="00362356" w:rsidRDefault="00362356" w:rsidP="00130670">
            <w:r>
              <w:t>10 different recruitment strategies</w:t>
            </w:r>
          </w:p>
        </w:tc>
        <w:tc>
          <w:tcPr>
            <w:tcW w:w="1417" w:type="dxa"/>
          </w:tcPr>
          <w:p w14:paraId="67A25CE9" w14:textId="77777777" w:rsidR="00362356" w:rsidRDefault="00362356" w:rsidP="00130670">
            <w:r>
              <w:t>N/A</w:t>
            </w:r>
          </w:p>
        </w:tc>
        <w:tc>
          <w:tcPr>
            <w:tcW w:w="1281" w:type="dxa"/>
          </w:tcPr>
          <w:p w14:paraId="5AD33D38" w14:textId="77777777" w:rsidR="00362356" w:rsidRDefault="00362356" w:rsidP="00130670">
            <w:r>
              <w:t>Recruitment as a total number and as a proportion of those contacted</w:t>
            </w:r>
          </w:p>
        </w:tc>
      </w:tr>
      <w:tr w:rsidR="00534C43" w14:paraId="15D91704" w14:textId="77777777" w:rsidTr="00130670">
        <w:tc>
          <w:tcPr>
            <w:tcW w:w="905" w:type="dxa"/>
          </w:tcPr>
          <w:p w14:paraId="63B77BA5" w14:textId="77777777" w:rsidR="00362356" w:rsidRDefault="00362356" w:rsidP="00130670">
            <w:r>
              <w:t xml:space="preserve">Brealey et al, 2007 </w:t>
            </w:r>
            <w:r>
              <w:fldChar w:fldCharType="begin">
                <w:fldData xml:space="preserve">PEVuZE5vdGU+PENpdGU+PEF1dGhvcj5CcmVhbGV5PC9BdXRob3I+PFllYXI+MjAwNzwvWWVhcj48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==
</w:fldData>
              </w:fldChar>
            </w:r>
            <w:r>
              <w:instrText xml:space="preserve"> ADDIN EN.CITE </w:instrText>
            </w:r>
            <w:r>
              <w:fldChar w:fldCharType="begin">
                <w:fldData xml:space="preserve">PEVuZE5vdGU+PENpdGU+PEF1dGhvcj5CcmVhbGV5PC9BdXRob3I+PFllYXI+MjAwNzwvWWVhcj48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==
</w:fldData>
              </w:fldChar>
            </w:r>
            <w:r>
              <w:instrText xml:space="preserve"> ADDIN EN.CITE.DATA </w:instrText>
            </w:r>
            <w:r>
              <w:fldChar w:fldCharType="end"/>
            </w:r>
            <w:r>
              <w:fldChar w:fldCharType="separate"/>
            </w:r>
            <w:r>
              <w:rPr>
                <w:noProof/>
              </w:rPr>
              <w:t>(11)</w:t>
            </w:r>
            <w:r>
              <w:fldChar w:fldCharType="end"/>
            </w:r>
          </w:p>
        </w:tc>
        <w:tc>
          <w:tcPr>
            <w:tcW w:w="933" w:type="dxa"/>
          </w:tcPr>
          <w:p w14:paraId="110F5092" w14:textId="02D21B75" w:rsidR="00362356" w:rsidRDefault="00130670" w:rsidP="00130670">
            <w:r>
              <w:t>NRSI</w:t>
            </w:r>
          </w:p>
        </w:tc>
        <w:tc>
          <w:tcPr>
            <w:tcW w:w="992" w:type="dxa"/>
          </w:tcPr>
          <w:p w14:paraId="1392AC89" w14:textId="77777777" w:rsidR="00362356" w:rsidRDefault="00362356" w:rsidP="00130670">
            <w:r>
              <w:t>UK</w:t>
            </w:r>
          </w:p>
        </w:tc>
        <w:tc>
          <w:tcPr>
            <w:tcW w:w="1134" w:type="dxa"/>
          </w:tcPr>
          <w:p w14:paraId="7CF1BFC9" w14:textId="77777777" w:rsidR="00362356" w:rsidRDefault="00362356" w:rsidP="00130670">
            <w:r>
              <w:t>Musculoskeletal</w:t>
            </w:r>
          </w:p>
        </w:tc>
        <w:tc>
          <w:tcPr>
            <w:tcW w:w="1134" w:type="dxa"/>
          </w:tcPr>
          <w:p w14:paraId="61576ED0" w14:textId="77777777" w:rsidR="00362356" w:rsidRDefault="00362356" w:rsidP="00130670">
            <w:r>
              <w:t>Knee pathology</w:t>
            </w:r>
          </w:p>
        </w:tc>
        <w:tc>
          <w:tcPr>
            <w:tcW w:w="1418" w:type="dxa"/>
          </w:tcPr>
          <w:p w14:paraId="724317DF" w14:textId="77777777" w:rsidR="00362356" w:rsidRDefault="00362356" w:rsidP="00130670">
            <w:r>
              <w:t>Direct access to MRI</w:t>
            </w:r>
          </w:p>
        </w:tc>
        <w:tc>
          <w:tcPr>
            <w:tcW w:w="992" w:type="dxa"/>
          </w:tcPr>
          <w:p w14:paraId="12F7BEF3" w14:textId="77777777" w:rsidR="00362356" w:rsidRDefault="00362356" w:rsidP="00130670">
            <w:r>
              <w:t>Individual</w:t>
            </w:r>
          </w:p>
        </w:tc>
        <w:tc>
          <w:tcPr>
            <w:tcW w:w="1418" w:type="dxa"/>
          </w:tcPr>
          <w:p w14:paraId="45652A59" w14:textId="77777777" w:rsidR="00362356" w:rsidRDefault="00362356" w:rsidP="00130670">
            <w:r>
              <w:t>Patients and practices</w:t>
            </w:r>
          </w:p>
        </w:tc>
        <w:tc>
          <w:tcPr>
            <w:tcW w:w="1275" w:type="dxa"/>
          </w:tcPr>
          <w:p w14:paraId="55166967" w14:textId="77777777" w:rsidR="00362356" w:rsidRDefault="00362356" w:rsidP="00130670">
            <w:r>
              <w:t xml:space="preserve">553 patients 647 practices invited; 285 (44%) practices recruited </w:t>
            </w:r>
          </w:p>
        </w:tc>
        <w:tc>
          <w:tcPr>
            <w:tcW w:w="1276" w:type="dxa"/>
          </w:tcPr>
          <w:p w14:paraId="57D682C9" w14:textId="77777777" w:rsidR="00362356" w:rsidRDefault="00362356" w:rsidP="00130670">
            <w:r>
              <w:t>Participants (patients)</w:t>
            </w:r>
          </w:p>
          <w:p w14:paraId="5B644836" w14:textId="77777777" w:rsidR="00362356" w:rsidRDefault="00362356" w:rsidP="00130670">
            <w:r>
              <w:t>Participants and non-participants (practices)</w:t>
            </w:r>
          </w:p>
        </w:tc>
        <w:tc>
          <w:tcPr>
            <w:tcW w:w="1418" w:type="dxa"/>
          </w:tcPr>
          <w:p w14:paraId="31332EBD" w14:textId="77777777" w:rsidR="00362356" w:rsidRDefault="00362356" w:rsidP="00130670">
            <w:r>
              <w:t>Telephone randomisation of patients</w:t>
            </w:r>
          </w:p>
          <w:p w14:paraId="1394CA73" w14:textId="77777777" w:rsidR="00362356" w:rsidRDefault="00362356" w:rsidP="00130670">
            <w:r>
              <w:t>Characteristics of practices</w:t>
            </w:r>
          </w:p>
        </w:tc>
        <w:tc>
          <w:tcPr>
            <w:tcW w:w="1417" w:type="dxa"/>
          </w:tcPr>
          <w:p w14:paraId="4E2763AF" w14:textId="77777777" w:rsidR="00362356" w:rsidRDefault="00362356" w:rsidP="00130670">
            <w:r>
              <w:t>Postal randomisation</w:t>
            </w:r>
          </w:p>
        </w:tc>
        <w:tc>
          <w:tcPr>
            <w:tcW w:w="1281" w:type="dxa"/>
          </w:tcPr>
          <w:p w14:paraId="58281C78" w14:textId="77777777" w:rsidR="00362356" w:rsidRDefault="00362356" w:rsidP="00130670">
            <w:r>
              <w:t>Total number of participants recruited</w:t>
            </w:r>
          </w:p>
        </w:tc>
      </w:tr>
      <w:tr w:rsidR="00534C43" w14:paraId="68A1AADA" w14:textId="77777777" w:rsidTr="00130670">
        <w:tc>
          <w:tcPr>
            <w:tcW w:w="905" w:type="dxa"/>
          </w:tcPr>
          <w:p w14:paraId="4454ABC0" w14:textId="77777777" w:rsidR="00362356" w:rsidRDefault="00362356" w:rsidP="00130670">
            <w:r>
              <w:t xml:space="preserve">Fletcher et al, 2007 </w:t>
            </w:r>
            <w:r>
              <w:fldChar w:fldCharType="begin">
                <w:fldData xml:space="preserve">PEVuZE5vdGU+PENpdGU+PEF1dGhvcj5GbGV0Y2hlcjwvQXV0aG9yPjxZZWFyPjIwMDc8L1llYXI+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</w:fldData>
              </w:fldChar>
            </w:r>
            <w:r>
              <w:instrText xml:space="preserve"> ADDIN EN.CITE </w:instrText>
            </w:r>
            <w:r>
              <w:fldChar w:fldCharType="begin">
                <w:fldData xml:space="preserve">PEVuZE5vdGU+PENpdGU+PEF1dGhvcj5GbGV0Y2hlcjwvQXV0aG9yPjxZZWFyPjIwMDc8L1llYXI+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</w:fldData>
              </w:fldChar>
            </w:r>
            <w:r>
              <w:instrText xml:space="preserve"> ADDIN EN.CITE.DATA </w:instrText>
            </w:r>
            <w:r>
              <w:fldChar w:fldCharType="end"/>
            </w:r>
            <w:r>
              <w:fldChar w:fldCharType="separate"/>
            </w:r>
            <w:r>
              <w:rPr>
                <w:noProof/>
              </w:rPr>
              <w:t>(12)</w:t>
            </w:r>
            <w:r>
              <w:fldChar w:fldCharType="end"/>
            </w:r>
          </w:p>
        </w:tc>
        <w:tc>
          <w:tcPr>
            <w:tcW w:w="933" w:type="dxa"/>
          </w:tcPr>
          <w:p w14:paraId="7F4DC089" w14:textId="77777777" w:rsidR="00362356" w:rsidRDefault="00362356" w:rsidP="00130670">
            <w:r>
              <w:t>Cross-sectional study</w:t>
            </w:r>
          </w:p>
        </w:tc>
        <w:tc>
          <w:tcPr>
            <w:tcW w:w="992" w:type="dxa"/>
          </w:tcPr>
          <w:p w14:paraId="64E0352A" w14:textId="77777777" w:rsidR="00362356" w:rsidRPr="001932C1" w:rsidRDefault="00362356" w:rsidP="00130670">
            <w:pPr>
              <w:tabs>
                <w:tab w:val="left" w:pos="631"/>
              </w:tabs>
            </w:pPr>
            <w:r>
              <w:t>UK (England and Wales)</w:t>
            </w:r>
          </w:p>
        </w:tc>
        <w:tc>
          <w:tcPr>
            <w:tcW w:w="1134" w:type="dxa"/>
          </w:tcPr>
          <w:p w14:paraId="08646D98" w14:textId="77777777" w:rsidR="00362356" w:rsidRDefault="00362356" w:rsidP="00130670">
            <w:r>
              <w:t>Cardiovascular</w:t>
            </w:r>
          </w:p>
        </w:tc>
        <w:tc>
          <w:tcPr>
            <w:tcW w:w="1134" w:type="dxa"/>
          </w:tcPr>
          <w:p w14:paraId="0FCD11D3" w14:textId="77777777" w:rsidR="00362356" w:rsidRDefault="00362356" w:rsidP="00130670">
            <w:r>
              <w:t>Atrial Fibrillation</w:t>
            </w:r>
          </w:p>
        </w:tc>
        <w:tc>
          <w:tcPr>
            <w:tcW w:w="1418" w:type="dxa"/>
          </w:tcPr>
          <w:p w14:paraId="49318892" w14:textId="77777777" w:rsidR="00362356" w:rsidRDefault="00362356" w:rsidP="00130670">
            <w:r>
              <w:t>Warfarin vs aspirin</w:t>
            </w:r>
          </w:p>
        </w:tc>
        <w:tc>
          <w:tcPr>
            <w:tcW w:w="992" w:type="dxa"/>
          </w:tcPr>
          <w:p w14:paraId="0C51165E" w14:textId="77777777" w:rsidR="00362356" w:rsidRDefault="00362356" w:rsidP="00130670">
            <w:r>
              <w:t>Individual</w:t>
            </w:r>
          </w:p>
        </w:tc>
        <w:tc>
          <w:tcPr>
            <w:tcW w:w="1418" w:type="dxa"/>
          </w:tcPr>
          <w:p w14:paraId="1DD3D903" w14:textId="77777777" w:rsidR="00362356" w:rsidRDefault="00362356" w:rsidP="00130670">
            <w:r>
              <w:t>Patients</w:t>
            </w:r>
          </w:p>
        </w:tc>
        <w:tc>
          <w:tcPr>
            <w:tcW w:w="1275" w:type="dxa"/>
          </w:tcPr>
          <w:p w14:paraId="6338F8CB" w14:textId="77777777" w:rsidR="00362356" w:rsidRDefault="00362356" w:rsidP="00130670">
            <w:r>
              <w:t>1740 attended study appointment and eligible, 973 consented</w:t>
            </w:r>
          </w:p>
        </w:tc>
        <w:tc>
          <w:tcPr>
            <w:tcW w:w="1276" w:type="dxa"/>
          </w:tcPr>
          <w:p w14:paraId="1BAD6023" w14:textId="77777777" w:rsidR="00362356" w:rsidRDefault="00362356" w:rsidP="00130670">
            <w:r>
              <w:t>Both</w:t>
            </w:r>
          </w:p>
        </w:tc>
        <w:tc>
          <w:tcPr>
            <w:tcW w:w="1418" w:type="dxa"/>
          </w:tcPr>
          <w:p w14:paraId="654DD0C4" w14:textId="77777777" w:rsidR="00362356" w:rsidRDefault="00362356" w:rsidP="00130670">
            <w:r>
              <w:t>practice/practitioner and patient characteristics</w:t>
            </w:r>
          </w:p>
        </w:tc>
        <w:tc>
          <w:tcPr>
            <w:tcW w:w="1417" w:type="dxa"/>
          </w:tcPr>
          <w:p w14:paraId="754ED5ED" w14:textId="77777777" w:rsidR="00362356" w:rsidRDefault="00362356" w:rsidP="00130670">
            <w:r>
              <w:t>N/A</w:t>
            </w:r>
          </w:p>
        </w:tc>
        <w:tc>
          <w:tcPr>
            <w:tcW w:w="1281" w:type="dxa"/>
          </w:tcPr>
          <w:p w14:paraId="6C71E66C" w14:textId="77777777" w:rsidR="00362356" w:rsidRDefault="00362356" w:rsidP="00130670">
            <w:r>
              <w:t>Consent to participate in the study</w:t>
            </w:r>
          </w:p>
        </w:tc>
      </w:tr>
      <w:tr w:rsidR="00534C43" w14:paraId="296C3832" w14:textId="77777777" w:rsidTr="00130670">
        <w:tc>
          <w:tcPr>
            <w:tcW w:w="905" w:type="dxa"/>
          </w:tcPr>
          <w:p w14:paraId="1D246382" w14:textId="77777777" w:rsidR="00362356" w:rsidRDefault="00362356" w:rsidP="00130670">
            <w:r>
              <w:t xml:space="preserve">Pearl et al, 2003 </w:t>
            </w:r>
            <w:r>
              <w:fldChar w:fldCharType="begin">
                <w:fldData xml:space="preserve">PEVuZE5vdGU+PENpdGU+PEF1dGhvcj5QZWFybDwvQXV0aG9yPjxZZWFyPjIwMDM8L1llYXI+PFJl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</w:fldData>
              </w:fldChar>
            </w:r>
            <w:r>
              <w:instrText xml:space="preserve"> ADDIN EN.CITE </w:instrText>
            </w:r>
            <w:r>
              <w:fldChar w:fldCharType="begin">
                <w:fldData xml:space="preserve">PEVuZE5vdGU+PENpdGU+PEF1dGhvcj5QZWFybDwvQXV0aG9yPjxZZWFyPjIwMDM8L1llYXI+PFJl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</w:fldData>
              </w:fldChar>
            </w:r>
            <w:r>
              <w:instrText xml:space="preserve"> ADDIN EN.CITE.DATA </w:instrText>
            </w:r>
            <w:r>
              <w:fldChar w:fldCharType="end"/>
            </w:r>
            <w:r>
              <w:fldChar w:fldCharType="separate"/>
            </w:r>
            <w:r>
              <w:rPr>
                <w:noProof/>
              </w:rPr>
              <w:t>(13)</w:t>
            </w:r>
            <w:r>
              <w:fldChar w:fldCharType="end"/>
            </w:r>
          </w:p>
        </w:tc>
        <w:tc>
          <w:tcPr>
            <w:tcW w:w="933" w:type="dxa"/>
          </w:tcPr>
          <w:p w14:paraId="180A44CD" w14:textId="77777777" w:rsidR="00362356" w:rsidRDefault="00362356" w:rsidP="00130670">
            <w:r>
              <w:t>Cross-sectional survey</w:t>
            </w:r>
          </w:p>
        </w:tc>
        <w:tc>
          <w:tcPr>
            <w:tcW w:w="992" w:type="dxa"/>
          </w:tcPr>
          <w:p w14:paraId="5CFE2664" w14:textId="77777777" w:rsidR="00362356" w:rsidRDefault="00362356" w:rsidP="00130670">
            <w:r>
              <w:t>New Zealand</w:t>
            </w:r>
          </w:p>
        </w:tc>
        <w:tc>
          <w:tcPr>
            <w:tcW w:w="1134" w:type="dxa"/>
          </w:tcPr>
          <w:p w14:paraId="1D13B3D4" w14:textId="77777777" w:rsidR="00362356" w:rsidRDefault="00362356" w:rsidP="00130670">
            <w:r>
              <w:t>Cardiovascular</w:t>
            </w:r>
          </w:p>
        </w:tc>
        <w:tc>
          <w:tcPr>
            <w:tcW w:w="1134" w:type="dxa"/>
          </w:tcPr>
          <w:p w14:paraId="17E69C44" w14:textId="77777777" w:rsidR="00362356" w:rsidRDefault="00362356" w:rsidP="00130670">
            <w:r>
              <w:t>Heart Failure</w:t>
            </w:r>
          </w:p>
        </w:tc>
        <w:tc>
          <w:tcPr>
            <w:tcW w:w="1418" w:type="dxa"/>
          </w:tcPr>
          <w:p w14:paraId="0505A4CA" w14:textId="77777777" w:rsidR="00362356" w:rsidRDefault="00362356" w:rsidP="00130670">
            <w:r>
              <w:t>Brain natriuretic peptide result</w:t>
            </w:r>
          </w:p>
        </w:tc>
        <w:tc>
          <w:tcPr>
            <w:tcW w:w="992" w:type="dxa"/>
          </w:tcPr>
          <w:p w14:paraId="448F82D1" w14:textId="77777777" w:rsidR="00362356" w:rsidRDefault="00362356" w:rsidP="00130670">
            <w:r>
              <w:t>Individual</w:t>
            </w:r>
          </w:p>
        </w:tc>
        <w:tc>
          <w:tcPr>
            <w:tcW w:w="1418" w:type="dxa"/>
          </w:tcPr>
          <w:p w14:paraId="509A76EC" w14:textId="426FA536" w:rsidR="00362356" w:rsidRDefault="007B1D4F" w:rsidP="00130670">
            <w:r>
              <w:t>Patients and p</w:t>
            </w:r>
            <w:r w:rsidR="00362356">
              <w:t>ractitioner</w:t>
            </w:r>
          </w:p>
        </w:tc>
        <w:tc>
          <w:tcPr>
            <w:tcW w:w="1275" w:type="dxa"/>
          </w:tcPr>
          <w:p w14:paraId="50D12442" w14:textId="77777777" w:rsidR="00362356" w:rsidRDefault="00362356" w:rsidP="00130670">
            <w:r>
              <w:t>186 practitioners recruited of whom 84 recruited patients</w:t>
            </w:r>
          </w:p>
        </w:tc>
        <w:tc>
          <w:tcPr>
            <w:tcW w:w="1276" w:type="dxa"/>
          </w:tcPr>
          <w:p w14:paraId="0268E0BB" w14:textId="77777777" w:rsidR="00362356" w:rsidRDefault="00362356" w:rsidP="00130670">
            <w:r>
              <w:t>Participants (those practitioners who did/did not refer patients)</w:t>
            </w:r>
          </w:p>
        </w:tc>
        <w:tc>
          <w:tcPr>
            <w:tcW w:w="1418" w:type="dxa"/>
          </w:tcPr>
          <w:p w14:paraId="0C8216DE" w14:textId="77777777" w:rsidR="00362356" w:rsidRDefault="00362356" w:rsidP="00130670">
            <w:r>
              <w:t>7 questions in a survey</w:t>
            </w:r>
          </w:p>
        </w:tc>
        <w:tc>
          <w:tcPr>
            <w:tcW w:w="1417" w:type="dxa"/>
          </w:tcPr>
          <w:p w14:paraId="75B3E736" w14:textId="77777777" w:rsidR="00362356" w:rsidRDefault="00362356" w:rsidP="00130670">
            <w:r>
              <w:t>N/A</w:t>
            </w:r>
          </w:p>
        </w:tc>
        <w:tc>
          <w:tcPr>
            <w:tcW w:w="1281" w:type="dxa"/>
          </w:tcPr>
          <w:p w14:paraId="11BA0C08" w14:textId="77777777" w:rsidR="00362356" w:rsidRDefault="00362356" w:rsidP="00130670">
            <w:r>
              <w:t>N/A</w:t>
            </w:r>
          </w:p>
        </w:tc>
      </w:tr>
      <w:tr w:rsidR="00534C43" w14:paraId="25F04F14" w14:textId="77777777" w:rsidTr="00130670">
        <w:tc>
          <w:tcPr>
            <w:tcW w:w="905" w:type="dxa"/>
          </w:tcPr>
          <w:p w14:paraId="37B48CDD" w14:textId="77777777" w:rsidR="00362356" w:rsidRDefault="00362356" w:rsidP="00130670">
            <w:r>
              <w:lastRenderedPageBreak/>
              <w:t xml:space="preserve">Richardson et al, 2002 </w:t>
            </w:r>
            <w:r>
              <w:fldChar w:fldCharType="begin">
                <w:fldData xml:space="preserve">PEVuZE5vdGU+PENpdGU+PEF1dGhvcj5SaWNoYXJkc29uPC9BdXRob3I+PFllYXI+MjAwMjwvWWVh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==
</w:fldData>
              </w:fldChar>
            </w:r>
            <w:r>
              <w:instrText xml:space="preserve"> ADDIN EN.CITE </w:instrText>
            </w:r>
            <w:r>
              <w:fldChar w:fldCharType="begin">
                <w:fldData xml:space="preserve">PEVuZE5vdGU+PENpdGU+PEF1dGhvcj5SaWNoYXJkc29uPC9BdXRob3I+PFllYXI+MjAwMjwvWWVh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==
</w:fldData>
              </w:fldChar>
            </w:r>
            <w:r>
              <w:instrText xml:space="preserve"> ADDIN EN.CITE.DATA </w:instrText>
            </w:r>
            <w:r>
              <w:fldChar w:fldCharType="end"/>
            </w:r>
            <w:r>
              <w:fldChar w:fldCharType="separate"/>
            </w:r>
            <w:r>
              <w:rPr>
                <w:noProof/>
              </w:rPr>
              <w:t>(14)</w:t>
            </w:r>
            <w:r>
              <w:fldChar w:fldCharType="end"/>
            </w:r>
          </w:p>
        </w:tc>
        <w:tc>
          <w:tcPr>
            <w:tcW w:w="933" w:type="dxa"/>
          </w:tcPr>
          <w:p w14:paraId="248CC4B1" w14:textId="77777777" w:rsidR="00362356" w:rsidRDefault="00362356" w:rsidP="00130670">
            <w:r>
              <w:t>Cross-sectional survey</w:t>
            </w:r>
          </w:p>
        </w:tc>
        <w:tc>
          <w:tcPr>
            <w:tcW w:w="992" w:type="dxa"/>
          </w:tcPr>
          <w:p w14:paraId="47627BF0" w14:textId="77777777" w:rsidR="00362356" w:rsidRDefault="00362356" w:rsidP="00130670">
            <w:r>
              <w:t>New Zealand</w:t>
            </w:r>
          </w:p>
        </w:tc>
        <w:tc>
          <w:tcPr>
            <w:tcW w:w="1134" w:type="dxa"/>
          </w:tcPr>
          <w:p w14:paraId="28398486" w14:textId="77777777" w:rsidR="00362356" w:rsidRDefault="00362356" w:rsidP="00130670">
            <w:r>
              <w:t>Gastrointestinal</w:t>
            </w:r>
          </w:p>
        </w:tc>
        <w:tc>
          <w:tcPr>
            <w:tcW w:w="1134" w:type="dxa"/>
          </w:tcPr>
          <w:p w14:paraId="419DD675" w14:textId="77777777" w:rsidR="00362356" w:rsidRDefault="00362356" w:rsidP="00130670">
            <w:r>
              <w:t>Dyspepsia</w:t>
            </w:r>
          </w:p>
        </w:tc>
        <w:tc>
          <w:tcPr>
            <w:tcW w:w="1418" w:type="dxa"/>
          </w:tcPr>
          <w:p w14:paraId="5F390ECF" w14:textId="77777777" w:rsidR="00362356" w:rsidRPr="0061067B" w:rsidRDefault="00362356" w:rsidP="00130670">
            <w:proofErr w:type="gramStart"/>
            <w:r>
              <w:rPr>
                <w:i/>
                <w:iCs/>
              </w:rPr>
              <w:t>H.pylori</w:t>
            </w:r>
            <w:proofErr w:type="gramEnd"/>
            <w:r>
              <w:rPr>
                <w:i/>
                <w:iCs/>
              </w:rPr>
              <w:t xml:space="preserve"> </w:t>
            </w:r>
            <w:r>
              <w:t>breath testing</w:t>
            </w:r>
          </w:p>
        </w:tc>
        <w:tc>
          <w:tcPr>
            <w:tcW w:w="992" w:type="dxa"/>
          </w:tcPr>
          <w:p w14:paraId="2AF9FFE8" w14:textId="77777777" w:rsidR="00362356" w:rsidRDefault="00362356" w:rsidP="00130670">
            <w:r>
              <w:t>Individual</w:t>
            </w:r>
          </w:p>
        </w:tc>
        <w:tc>
          <w:tcPr>
            <w:tcW w:w="1418" w:type="dxa"/>
          </w:tcPr>
          <w:p w14:paraId="53DB1F8D" w14:textId="77777777" w:rsidR="00362356" w:rsidRDefault="00362356" w:rsidP="00130670">
            <w:r>
              <w:t>Patients</w:t>
            </w:r>
          </w:p>
        </w:tc>
        <w:tc>
          <w:tcPr>
            <w:tcW w:w="1275" w:type="dxa"/>
          </w:tcPr>
          <w:p w14:paraId="18564DE0" w14:textId="77777777" w:rsidR="00362356" w:rsidRDefault="00362356" w:rsidP="00130670">
            <w:r>
              <w:t>100 GPs (response rate 95 (97%))</w:t>
            </w:r>
          </w:p>
        </w:tc>
        <w:tc>
          <w:tcPr>
            <w:tcW w:w="1276" w:type="dxa"/>
          </w:tcPr>
          <w:p w14:paraId="41F64232" w14:textId="77777777" w:rsidR="00362356" w:rsidRDefault="00362356" w:rsidP="00130670">
            <w:r>
              <w:t>Participants</w:t>
            </w:r>
          </w:p>
        </w:tc>
        <w:tc>
          <w:tcPr>
            <w:tcW w:w="1418" w:type="dxa"/>
          </w:tcPr>
          <w:p w14:paraId="1F565E5E" w14:textId="77777777" w:rsidR="00362356" w:rsidRDefault="00362356" w:rsidP="00130670">
            <w:r>
              <w:t>6 Practice and practitioner characteristics</w:t>
            </w:r>
          </w:p>
        </w:tc>
        <w:tc>
          <w:tcPr>
            <w:tcW w:w="1417" w:type="dxa"/>
          </w:tcPr>
          <w:p w14:paraId="4F6F0CB2" w14:textId="77777777" w:rsidR="00362356" w:rsidRDefault="00362356" w:rsidP="00130670">
            <w:r>
              <w:t>N/A</w:t>
            </w:r>
          </w:p>
        </w:tc>
        <w:tc>
          <w:tcPr>
            <w:tcW w:w="1281" w:type="dxa"/>
          </w:tcPr>
          <w:p w14:paraId="7246EC9E" w14:textId="77777777" w:rsidR="00362356" w:rsidRDefault="00362356" w:rsidP="00130670">
            <w:r>
              <w:t>1 or more patients enrolled vs no patients enrolled</w:t>
            </w:r>
          </w:p>
        </w:tc>
      </w:tr>
      <w:tr w:rsidR="00534C43" w14:paraId="5CF7350E" w14:textId="77777777" w:rsidTr="00130670">
        <w:tc>
          <w:tcPr>
            <w:tcW w:w="905" w:type="dxa"/>
          </w:tcPr>
          <w:p w14:paraId="0F16787A" w14:textId="77777777" w:rsidR="00362356" w:rsidRDefault="00362356" w:rsidP="00130670">
            <w:r>
              <w:t xml:space="preserve">Welsh et al, 2002 </w:t>
            </w:r>
            <w:r>
              <w:fldChar w:fldCharType="begin">
                <w:fldData xml:space="preserve">PEVuZE5vdGU+PENpdGU+PEF1dGhvcj5XZWxzaDwvQXV0aG9yPjxZZWFyPjIwMDI8L1llYXI+PFJl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</w:fldData>
              </w:fldChar>
            </w:r>
            <w:r>
              <w:instrText xml:space="preserve"> ADDIN EN.CITE </w:instrText>
            </w:r>
            <w:r>
              <w:fldChar w:fldCharType="begin">
                <w:fldData xml:space="preserve">PEVuZE5vdGU+PENpdGU+PEF1dGhvcj5XZWxzaDwvQXV0aG9yPjxZZWFyPjIwMDI8L1llYXI+PFJl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</w:fldData>
              </w:fldChar>
            </w:r>
            <w:r>
              <w:instrText xml:space="preserve"> ADDIN EN.CITE.DATA </w:instrText>
            </w:r>
            <w:r>
              <w:fldChar w:fldCharType="end"/>
            </w:r>
            <w:r>
              <w:fldChar w:fldCharType="separate"/>
            </w:r>
            <w:r>
              <w:rPr>
                <w:noProof/>
              </w:rPr>
              <w:t>(15)</w:t>
            </w:r>
            <w:r>
              <w:fldChar w:fldCharType="end"/>
            </w:r>
          </w:p>
        </w:tc>
        <w:tc>
          <w:tcPr>
            <w:tcW w:w="933" w:type="dxa"/>
          </w:tcPr>
          <w:p w14:paraId="6C189B5D" w14:textId="77777777" w:rsidR="00362356" w:rsidRDefault="00362356" w:rsidP="00130670">
            <w:r>
              <w:t>Cross-sectional study</w:t>
            </w:r>
          </w:p>
        </w:tc>
        <w:tc>
          <w:tcPr>
            <w:tcW w:w="992" w:type="dxa"/>
          </w:tcPr>
          <w:p w14:paraId="070D1DB9" w14:textId="77777777" w:rsidR="00362356" w:rsidRDefault="00362356" w:rsidP="00130670">
            <w:r>
              <w:t>USA (Minneapolis)</w:t>
            </w:r>
          </w:p>
        </w:tc>
        <w:tc>
          <w:tcPr>
            <w:tcW w:w="1134" w:type="dxa"/>
          </w:tcPr>
          <w:p w14:paraId="1D39FB14" w14:textId="77777777" w:rsidR="00362356" w:rsidRDefault="00362356" w:rsidP="00130670">
            <w:r>
              <w:t>Obstetrics</w:t>
            </w:r>
          </w:p>
        </w:tc>
        <w:tc>
          <w:tcPr>
            <w:tcW w:w="1134" w:type="dxa"/>
          </w:tcPr>
          <w:p w14:paraId="546202EF" w14:textId="77777777" w:rsidR="00362356" w:rsidRDefault="00362356" w:rsidP="00130670">
            <w:r>
              <w:t>Maternal infection/preterm labor</w:t>
            </w:r>
          </w:p>
        </w:tc>
        <w:tc>
          <w:tcPr>
            <w:tcW w:w="1418" w:type="dxa"/>
          </w:tcPr>
          <w:p w14:paraId="4F176E67" w14:textId="77777777" w:rsidR="00362356" w:rsidRDefault="00362356" w:rsidP="00130670">
            <w:r>
              <w:t>Vaginal pH testing</w:t>
            </w:r>
          </w:p>
        </w:tc>
        <w:tc>
          <w:tcPr>
            <w:tcW w:w="992" w:type="dxa"/>
          </w:tcPr>
          <w:p w14:paraId="50F34E9E" w14:textId="77777777" w:rsidR="00362356" w:rsidRDefault="00362356" w:rsidP="00130670">
            <w:r>
              <w:t>Individual</w:t>
            </w:r>
          </w:p>
        </w:tc>
        <w:tc>
          <w:tcPr>
            <w:tcW w:w="1418" w:type="dxa"/>
          </w:tcPr>
          <w:p w14:paraId="211BDE24" w14:textId="77777777" w:rsidR="00362356" w:rsidRDefault="00362356" w:rsidP="00130670">
            <w:r>
              <w:t>Patients</w:t>
            </w:r>
          </w:p>
        </w:tc>
        <w:tc>
          <w:tcPr>
            <w:tcW w:w="1275" w:type="dxa"/>
          </w:tcPr>
          <w:p w14:paraId="4525BD48" w14:textId="53CECB60" w:rsidR="00362356" w:rsidRDefault="00362356" w:rsidP="00130670">
            <w:r>
              <w:t>310 patients eligible (71 recruited, 239 not recruited)</w:t>
            </w:r>
            <w:r w:rsidR="007F7FE5">
              <w:t xml:space="preserve"> 309 charts reviewed</w:t>
            </w:r>
            <w:r w:rsidR="009517B7">
              <w:t xml:space="preserve"> (1</w:t>
            </w:r>
            <w:r w:rsidR="00C91956">
              <w:t xml:space="preserve"> chart</w:t>
            </w:r>
            <w:r w:rsidR="009517B7">
              <w:t xml:space="preserve"> missing</w:t>
            </w:r>
            <w:r w:rsidR="00852A5C">
              <w:t xml:space="preserve"> from recruited</w:t>
            </w:r>
            <w:r w:rsidR="009517B7">
              <w:t>)</w:t>
            </w:r>
          </w:p>
        </w:tc>
        <w:tc>
          <w:tcPr>
            <w:tcW w:w="1276" w:type="dxa"/>
          </w:tcPr>
          <w:p w14:paraId="53DB4175" w14:textId="77777777" w:rsidR="00362356" w:rsidRDefault="00362356" w:rsidP="00130670">
            <w:r>
              <w:t>Both</w:t>
            </w:r>
          </w:p>
        </w:tc>
        <w:tc>
          <w:tcPr>
            <w:tcW w:w="1418" w:type="dxa"/>
          </w:tcPr>
          <w:p w14:paraId="1D6AF83A" w14:textId="77777777" w:rsidR="00362356" w:rsidRDefault="00362356" w:rsidP="00130670">
            <w:r>
              <w:t>5 participant characteristics</w:t>
            </w:r>
          </w:p>
        </w:tc>
        <w:tc>
          <w:tcPr>
            <w:tcW w:w="1417" w:type="dxa"/>
          </w:tcPr>
          <w:p w14:paraId="2BC190EE" w14:textId="77777777" w:rsidR="00362356" w:rsidRDefault="00362356" w:rsidP="00130670">
            <w:r>
              <w:t>N/A</w:t>
            </w:r>
          </w:p>
        </w:tc>
        <w:tc>
          <w:tcPr>
            <w:tcW w:w="1281" w:type="dxa"/>
          </w:tcPr>
          <w:p w14:paraId="3BE1B55B" w14:textId="77777777" w:rsidR="00362356" w:rsidRDefault="00362356" w:rsidP="00130670">
            <w:r>
              <w:t>Enrolled/did not enroll</w:t>
            </w:r>
          </w:p>
        </w:tc>
      </w:tr>
      <w:tr w:rsidR="00534C43" w14:paraId="10C86DA2" w14:textId="77777777" w:rsidTr="00130670">
        <w:tc>
          <w:tcPr>
            <w:tcW w:w="905" w:type="dxa"/>
          </w:tcPr>
          <w:p w14:paraId="12BB417D" w14:textId="77777777" w:rsidR="00362356" w:rsidRDefault="00362356" w:rsidP="00130670">
            <w:r>
              <w:t xml:space="preserve">de Wit et al, 2001 </w:t>
            </w:r>
            <w:r>
              <w:fldChar w:fldCharType="begin">
                <w:fldData xml:space="preserve">PEVuZE5vdGU+PENpdGU+PEF1dGhvcj5XaXQ8L0F1dGhvcj48WWVhcj4yMDAxPC9ZZWFyPjxSZWNO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</w:fldData>
              </w:fldChar>
            </w:r>
            <w:r>
              <w:instrText xml:space="preserve"> ADDIN EN.CITE </w:instrText>
            </w:r>
            <w:r>
              <w:fldChar w:fldCharType="begin">
                <w:fldData xml:space="preserve">PEVuZE5vdGU+PENpdGU+PEF1dGhvcj5XaXQ8L0F1dGhvcj48WWVhcj4yMDAxPC9ZZWFyPjxSZWNO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</w:fldData>
              </w:fldChar>
            </w:r>
            <w:r>
              <w:instrText xml:space="preserve"> ADDIN EN.CITE.DATA </w:instrText>
            </w:r>
            <w:r>
              <w:fldChar w:fldCharType="end"/>
            </w:r>
            <w:r>
              <w:fldChar w:fldCharType="separate"/>
            </w:r>
            <w:r>
              <w:rPr>
                <w:noProof/>
              </w:rPr>
              <w:t>(16)</w:t>
            </w:r>
            <w:r>
              <w:fldChar w:fldCharType="end"/>
            </w:r>
          </w:p>
        </w:tc>
        <w:tc>
          <w:tcPr>
            <w:tcW w:w="933" w:type="dxa"/>
          </w:tcPr>
          <w:p w14:paraId="34CC255D" w14:textId="77777777" w:rsidR="00362356" w:rsidRDefault="00362356" w:rsidP="00130670">
            <w:r>
              <w:t>Cross-sectional survey</w:t>
            </w:r>
          </w:p>
        </w:tc>
        <w:tc>
          <w:tcPr>
            <w:tcW w:w="992" w:type="dxa"/>
          </w:tcPr>
          <w:p w14:paraId="16C2292B" w14:textId="77777777" w:rsidR="00362356" w:rsidRDefault="00362356" w:rsidP="00130670">
            <w:r>
              <w:t>Netherlands</w:t>
            </w:r>
          </w:p>
        </w:tc>
        <w:tc>
          <w:tcPr>
            <w:tcW w:w="1134" w:type="dxa"/>
          </w:tcPr>
          <w:p w14:paraId="31B21BEE" w14:textId="77777777" w:rsidR="00362356" w:rsidRDefault="00362356" w:rsidP="00130670">
            <w:r>
              <w:t>Gastrointestinal</w:t>
            </w:r>
          </w:p>
        </w:tc>
        <w:tc>
          <w:tcPr>
            <w:tcW w:w="1134" w:type="dxa"/>
          </w:tcPr>
          <w:p w14:paraId="18E653FA" w14:textId="77777777" w:rsidR="00362356" w:rsidRDefault="00362356" w:rsidP="00130670">
            <w:r>
              <w:t>Dyspepsia</w:t>
            </w:r>
          </w:p>
        </w:tc>
        <w:tc>
          <w:tcPr>
            <w:tcW w:w="1418" w:type="dxa"/>
          </w:tcPr>
          <w:p w14:paraId="5730617B" w14:textId="77777777" w:rsidR="00362356" w:rsidRDefault="00362356" w:rsidP="00130670">
            <w:r>
              <w:t>Cisapride vs Ranitidine</w:t>
            </w:r>
          </w:p>
        </w:tc>
        <w:tc>
          <w:tcPr>
            <w:tcW w:w="992" w:type="dxa"/>
          </w:tcPr>
          <w:p w14:paraId="76188658" w14:textId="77777777" w:rsidR="00362356" w:rsidRDefault="00362356" w:rsidP="00130670">
            <w:r>
              <w:t>Individual</w:t>
            </w:r>
          </w:p>
        </w:tc>
        <w:tc>
          <w:tcPr>
            <w:tcW w:w="1418" w:type="dxa"/>
          </w:tcPr>
          <w:p w14:paraId="25E6D5EE" w14:textId="269F9439" w:rsidR="00362356" w:rsidRDefault="005C5BA7" w:rsidP="00130670">
            <w:r>
              <w:t>Pa</w:t>
            </w:r>
            <w:r w:rsidR="00362356">
              <w:t>tients</w:t>
            </w:r>
            <w:r>
              <w:t xml:space="preserve"> and practitioners</w:t>
            </w:r>
          </w:p>
        </w:tc>
        <w:tc>
          <w:tcPr>
            <w:tcW w:w="1275" w:type="dxa"/>
          </w:tcPr>
          <w:p w14:paraId="23A9DDF6" w14:textId="67422A01" w:rsidR="00362356" w:rsidRDefault="00362356" w:rsidP="00130670">
            <w:r>
              <w:t>165 GP practitioners, 128 completed survey</w:t>
            </w:r>
            <w:r w:rsidR="000871F3">
              <w:t>, 793 patients recruited.</w:t>
            </w:r>
          </w:p>
          <w:p w14:paraId="46B4D951" w14:textId="77777777" w:rsidR="00362356" w:rsidRPr="008E5151" w:rsidRDefault="00362356" w:rsidP="00130670">
            <w:pPr>
              <w:jc w:val="center"/>
            </w:pPr>
          </w:p>
        </w:tc>
        <w:tc>
          <w:tcPr>
            <w:tcW w:w="1276" w:type="dxa"/>
          </w:tcPr>
          <w:p w14:paraId="2301E60C" w14:textId="77777777" w:rsidR="00362356" w:rsidRDefault="00362356" w:rsidP="00130670">
            <w:r>
              <w:t>Participants</w:t>
            </w:r>
          </w:p>
        </w:tc>
        <w:tc>
          <w:tcPr>
            <w:tcW w:w="1418" w:type="dxa"/>
          </w:tcPr>
          <w:p w14:paraId="1AE32A3C" w14:textId="77777777" w:rsidR="00362356" w:rsidRDefault="00362356" w:rsidP="00130670">
            <w:r>
              <w:t>4 practice and practitioner characteristics</w:t>
            </w:r>
          </w:p>
        </w:tc>
        <w:tc>
          <w:tcPr>
            <w:tcW w:w="1417" w:type="dxa"/>
          </w:tcPr>
          <w:p w14:paraId="17D80B67" w14:textId="77777777" w:rsidR="00362356" w:rsidRDefault="00362356" w:rsidP="00130670">
            <w:r>
              <w:t>N/A</w:t>
            </w:r>
          </w:p>
        </w:tc>
        <w:tc>
          <w:tcPr>
            <w:tcW w:w="1281" w:type="dxa"/>
          </w:tcPr>
          <w:p w14:paraId="563A2C75" w14:textId="77777777" w:rsidR="00362356" w:rsidRDefault="00362356" w:rsidP="00130670">
            <w:pPr>
              <w:jc w:val="center"/>
            </w:pPr>
            <w:r>
              <w:t>Total number of patients recruited</w:t>
            </w:r>
          </w:p>
        </w:tc>
      </w:tr>
      <w:tr w:rsidR="00534C43" w14:paraId="531F0BA9" w14:textId="77777777" w:rsidTr="00130670">
        <w:tc>
          <w:tcPr>
            <w:tcW w:w="905" w:type="dxa"/>
          </w:tcPr>
          <w:p w14:paraId="74228D41" w14:textId="77777777" w:rsidR="00362356" w:rsidRDefault="00362356" w:rsidP="00130670">
            <w:r>
              <w:t xml:space="preserve">Durham et al, 1991 </w:t>
            </w:r>
            <w:r>
              <w:fldChar w:fldCharType="begin">
                <w:fldData xml:space="preserve">PEVuZE5vdGU+PENpdGU+PEF1dGhvcj5EdXJoYW08L0F1dGhvcj48WWVhcj4xOTkxPC9ZZWFyPjxS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</w:fldData>
              </w:fldChar>
            </w:r>
            <w:r>
              <w:instrText xml:space="preserve"> ADDIN EN.CITE </w:instrText>
            </w:r>
            <w:r>
              <w:fldChar w:fldCharType="begin">
                <w:fldData xml:space="preserve">PEVuZE5vdGU+PENpdGU+PEF1dGhvcj5EdXJoYW08L0F1dGhvcj48WWVhcj4xOTkxPC9ZZWFyPjxS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</w:fldData>
              </w:fldChar>
            </w:r>
            <w:r>
              <w:instrText xml:space="preserve"> ADDIN EN.CITE.DATA </w:instrText>
            </w:r>
            <w:r>
              <w:fldChar w:fldCharType="end"/>
            </w:r>
            <w:r>
              <w:fldChar w:fldCharType="separate"/>
            </w:r>
            <w:r>
              <w:rPr>
                <w:noProof/>
              </w:rPr>
              <w:t>(17)</w:t>
            </w:r>
            <w:r>
              <w:fldChar w:fldCharType="end"/>
            </w:r>
          </w:p>
        </w:tc>
        <w:tc>
          <w:tcPr>
            <w:tcW w:w="933" w:type="dxa"/>
          </w:tcPr>
          <w:p w14:paraId="6C91F9A9" w14:textId="77777777" w:rsidR="00362356" w:rsidRDefault="00362356" w:rsidP="00130670">
            <w:r>
              <w:t>Cross-sectional study</w:t>
            </w:r>
          </w:p>
        </w:tc>
        <w:tc>
          <w:tcPr>
            <w:tcW w:w="992" w:type="dxa"/>
          </w:tcPr>
          <w:p w14:paraId="3723BCC2" w14:textId="77777777" w:rsidR="00362356" w:rsidRDefault="00362356" w:rsidP="00130670">
            <w:r>
              <w:t>USA</w:t>
            </w:r>
          </w:p>
        </w:tc>
        <w:tc>
          <w:tcPr>
            <w:tcW w:w="1134" w:type="dxa"/>
          </w:tcPr>
          <w:p w14:paraId="710D3BC2" w14:textId="77777777" w:rsidR="00362356" w:rsidRDefault="00362356" w:rsidP="00130670">
            <w:r>
              <w:t>Public Health</w:t>
            </w:r>
          </w:p>
        </w:tc>
        <w:tc>
          <w:tcPr>
            <w:tcW w:w="1134" w:type="dxa"/>
          </w:tcPr>
          <w:p w14:paraId="23BA8727" w14:textId="77777777" w:rsidR="00362356" w:rsidRDefault="00362356" w:rsidP="00130670">
            <w:r>
              <w:t>Health Promotion</w:t>
            </w:r>
          </w:p>
        </w:tc>
        <w:tc>
          <w:tcPr>
            <w:tcW w:w="1418" w:type="dxa"/>
          </w:tcPr>
          <w:p w14:paraId="45DF9871" w14:textId="77777777" w:rsidR="00362356" w:rsidRDefault="00362356" w:rsidP="00130670">
            <w:r>
              <w:t>Not adequately specified</w:t>
            </w:r>
          </w:p>
        </w:tc>
        <w:tc>
          <w:tcPr>
            <w:tcW w:w="992" w:type="dxa"/>
          </w:tcPr>
          <w:p w14:paraId="2DE80683" w14:textId="77777777" w:rsidR="00362356" w:rsidRDefault="00362356" w:rsidP="00130670">
            <w:r>
              <w:t>No protocol</w:t>
            </w:r>
          </w:p>
        </w:tc>
        <w:tc>
          <w:tcPr>
            <w:tcW w:w="1418" w:type="dxa"/>
          </w:tcPr>
          <w:p w14:paraId="394E92CD" w14:textId="77777777" w:rsidR="00362356" w:rsidRDefault="00362356" w:rsidP="00130670">
            <w:r>
              <w:t>Patients</w:t>
            </w:r>
          </w:p>
        </w:tc>
        <w:tc>
          <w:tcPr>
            <w:tcW w:w="1275" w:type="dxa"/>
          </w:tcPr>
          <w:p w14:paraId="166299B1" w14:textId="77777777" w:rsidR="00362356" w:rsidRDefault="00362356" w:rsidP="00130670">
            <w:r>
              <w:t>5,011 invited</w:t>
            </w:r>
          </w:p>
          <w:p w14:paraId="5FAEDF42" w14:textId="77777777" w:rsidR="00362356" w:rsidRDefault="00362356" w:rsidP="00130670">
            <w:r>
              <w:t>2713 participants,</w:t>
            </w:r>
          </w:p>
          <w:p w14:paraId="52B7DD83" w14:textId="77777777" w:rsidR="00362356" w:rsidRDefault="00362356" w:rsidP="00130670">
            <w:r>
              <w:t xml:space="preserve">2208 non-participants </w:t>
            </w:r>
          </w:p>
        </w:tc>
        <w:tc>
          <w:tcPr>
            <w:tcW w:w="1276" w:type="dxa"/>
          </w:tcPr>
          <w:p w14:paraId="72B9D210" w14:textId="77777777" w:rsidR="00362356" w:rsidRDefault="00362356" w:rsidP="00130670">
            <w:r>
              <w:t>Both</w:t>
            </w:r>
          </w:p>
        </w:tc>
        <w:tc>
          <w:tcPr>
            <w:tcW w:w="1418" w:type="dxa"/>
          </w:tcPr>
          <w:p w14:paraId="5DBCAA18" w14:textId="77777777" w:rsidR="00362356" w:rsidRDefault="00362356" w:rsidP="00130670">
            <w:r>
              <w:t>7 participant characteristics</w:t>
            </w:r>
          </w:p>
        </w:tc>
        <w:tc>
          <w:tcPr>
            <w:tcW w:w="1417" w:type="dxa"/>
          </w:tcPr>
          <w:p w14:paraId="29D64558" w14:textId="77777777" w:rsidR="00362356" w:rsidRDefault="00362356" w:rsidP="00130670">
            <w:r>
              <w:t>N/A</w:t>
            </w:r>
          </w:p>
        </w:tc>
        <w:tc>
          <w:tcPr>
            <w:tcW w:w="1281" w:type="dxa"/>
          </w:tcPr>
          <w:p w14:paraId="1C2F06A8" w14:textId="77777777" w:rsidR="00362356" w:rsidRDefault="00362356" w:rsidP="00130670">
            <w:r>
              <w:t>Number of patients recruited and %age of those invited</w:t>
            </w:r>
          </w:p>
        </w:tc>
      </w:tr>
    </w:tbl>
    <w:p w14:paraId="0B7624EC" w14:textId="4E731613" w:rsidR="00612CEC" w:rsidRDefault="00612CEC"/>
    <w:p w14:paraId="3022B46A" w14:textId="77777777" w:rsidR="00612CEC" w:rsidRDefault="00612CEC"/>
    <w:tbl>
      <w:tblPr>
        <w:tblStyle w:val="TableGrid"/>
        <w:tblW w:w="15593" w:type="dxa"/>
        <w:jc w:val="center"/>
        <w:tblLayout w:type="fixed"/>
        <w:tblLook w:val="04A0" w:firstRow="1" w:lastRow="0" w:firstColumn="1" w:lastColumn="0" w:noHBand="0" w:noVBand="1"/>
      </w:tblPr>
      <w:tblGrid>
        <w:gridCol w:w="1271"/>
        <w:gridCol w:w="1276"/>
        <w:gridCol w:w="1276"/>
        <w:gridCol w:w="1275"/>
        <w:gridCol w:w="1418"/>
        <w:gridCol w:w="1559"/>
        <w:gridCol w:w="1276"/>
        <w:gridCol w:w="1417"/>
        <w:gridCol w:w="1418"/>
        <w:gridCol w:w="1559"/>
        <w:gridCol w:w="1848"/>
      </w:tblGrid>
      <w:tr w:rsidR="00E35FB6" w14:paraId="0EDB00D0" w14:textId="77777777" w:rsidTr="00E35FB6">
        <w:trPr>
          <w:jc w:val="center"/>
        </w:trPr>
        <w:tc>
          <w:tcPr>
            <w:tcW w:w="15593" w:type="dxa"/>
            <w:gridSpan w:val="11"/>
            <w:shd w:val="clear" w:color="auto" w:fill="BDD6EE" w:themeFill="accent5" w:themeFillTint="66"/>
          </w:tcPr>
          <w:p w14:paraId="4DF01824" w14:textId="77777777" w:rsidR="00E35FB6" w:rsidRPr="004E74BB" w:rsidRDefault="00E35FB6" w:rsidP="00E35FB6">
            <w:pPr>
              <w:rPr>
                <w:b/>
                <w:bCs/>
              </w:rPr>
            </w:pPr>
            <w:r>
              <w:rPr>
                <w:b/>
                <w:bCs/>
              </w:rPr>
              <w:t>Qualitative Studies</w:t>
            </w:r>
          </w:p>
        </w:tc>
      </w:tr>
      <w:tr w:rsidR="00E35FB6" w14:paraId="4914E5C2" w14:textId="77777777" w:rsidTr="00E35FB6">
        <w:trPr>
          <w:jc w:val="center"/>
        </w:trPr>
        <w:tc>
          <w:tcPr>
            <w:tcW w:w="1271" w:type="dxa"/>
            <w:vMerge w:val="restart"/>
            <w:shd w:val="clear" w:color="auto" w:fill="BDD6EE" w:themeFill="accent5" w:themeFillTint="66"/>
          </w:tcPr>
          <w:p w14:paraId="02BAD5FA" w14:textId="77777777" w:rsidR="00E35FB6" w:rsidRDefault="00E35FB6" w:rsidP="00E35FB6">
            <w:pPr>
              <w:rPr>
                <w:b/>
                <w:bCs/>
              </w:rPr>
            </w:pPr>
            <w:r>
              <w:rPr>
                <w:b/>
                <w:bCs/>
              </w:rPr>
              <w:t>Article</w:t>
            </w:r>
          </w:p>
        </w:tc>
        <w:tc>
          <w:tcPr>
            <w:tcW w:w="1276" w:type="dxa"/>
            <w:vMerge w:val="restart"/>
            <w:shd w:val="clear" w:color="auto" w:fill="BDD6EE" w:themeFill="accent5" w:themeFillTint="66"/>
          </w:tcPr>
          <w:p w14:paraId="54AF83F4" w14:textId="77777777" w:rsidR="00E35FB6" w:rsidRDefault="00E35FB6" w:rsidP="00E35FB6">
            <w:pPr>
              <w:rPr>
                <w:b/>
                <w:bCs/>
              </w:rPr>
            </w:pPr>
            <w:r>
              <w:rPr>
                <w:b/>
                <w:bCs/>
              </w:rPr>
              <w:t>Study Design</w:t>
            </w:r>
          </w:p>
        </w:tc>
        <w:tc>
          <w:tcPr>
            <w:tcW w:w="6804" w:type="dxa"/>
            <w:gridSpan w:val="5"/>
            <w:shd w:val="clear" w:color="auto" w:fill="BDD6EE" w:themeFill="accent5" w:themeFillTint="66"/>
          </w:tcPr>
          <w:p w14:paraId="6C6600F5" w14:textId="77777777" w:rsidR="00E35FB6" w:rsidRDefault="00E35FB6" w:rsidP="00E35FB6">
            <w:pPr>
              <w:rPr>
                <w:b/>
                <w:bCs/>
              </w:rPr>
            </w:pPr>
            <w:r>
              <w:rPr>
                <w:b/>
                <w:bCs/>
              </w:rPr>
              <w:t xml:space="preserve">Setting of </w:t>
            </w:r>
            <w:proofErr w:type="gramStart"/>
            <w:r>
              <w:rPr>
                <w:b/>
                <w:bCs/>
              </w:rPr>
              <w:t>parent</w:t>
            </w:r>
            <w:proofErr w:type="gramEnd"/>
            <w:r>
              <w:rPr>
                <w:b/>
                <w:bCs/>
              </w:rPr>
              <w:t xml:space="preserve"> RCT</w:t>
            </w:r>
          </w:p>
        </w:tc>
        <w:tc>
          <w:tcPr>
            <w:tcW w:w="4394" w:type="dxa"/>
            <w:gridSpan w:val="3"/>
            <w:shd w:val="clear" w:color="auto" w:fill="BDD6EE" w:themeFill="accent5" w:themeFillTint="66"/>
          </w:tcPr>
          <w:p w14:paraId="203F9544" w14:textId="77777777" w:rsidR="00E35FB6" w:rsidRDefault="00E35FB6" w:rsidP="00E35FB6">
            <w:pPr>
              <w:rPr>
                <w:b/>
                <w:bCs/>
              </w:rPr>
            </w:pPr>
            <w:r>
              <w:rPr>
                <w:b/>
                <w:bCs/>
              </w:rPr>
              <w:t>Population</w:t>
            </w:r>
          </w:p>
        </w:tc>
        <w:tc>
          <w:tcPr>
            <w:tcW w:w="1848" w:type="dxa"/>
            <w:vMerge w:val="restart"/>
            <w:shd w:val="clear" w:color="auto" w:fill="BDD6EE" w:themeFill="accent5" w:themeFillTint="66"/>
          </w:tcPr>
          <w:p w14:paraId="424E18A9" w14:textId="77777777" w:rsidR="00E35FB6" w:rsidRDefault="00E35FB6" w:rsidP="00E35FB6">
            <w:pPr>
              <w:rPr>
                <w:b/>
                <w:bCs/>
              </w:rPr>
            </w:pPr>
            <w:r>
              <w:rPr>
                <w:b/>
                <w:bCs/>
              </w:rPr>
              <w:t>Interest</w:t>
            </w:r>
          </w:p>
        </w:tc>
      </w:tr>
      <w:tr w:rsidR="00E35FB6" w14:paraId="5DE02429" w14:textId="77777777" w:rsidTr="00E35FB6">
        <w:trPr>
          <w:jc w:val="center"/>
        </w:trPr>
        <w:tc>
          <w:tcPr>
            <w:tcW w:w="1271" w:type="dxa"/>
            <w:vMerge/>
            <w:shd w:val="clear" w:color="auto" w:fill="BDD6EE" w:themeFill="accent5" w:themeFillTint="66"/>
          </w:tcPr>
          <w:p w14:paraId="41BF1F90" w14:textId="77777777" w:rsidR="00E35FB6" w:rsidRDefault="00E35FB6" w:rsidP="00E35FB6">
            <w:pPr>
              <w:rPr>
                <w:b/>
                <w:bCs/>
              </w:rPr>
            </w:pPr>
          </w:p>
        </w:tc>
        <w:tc>
          <w:tcPr>
            <w:tcW w:w="1276" w:type="dxa"/>
            <w:vMerge/>
            <w:shd w:val="clear" w:color="auto" w:fill="BDD6EE" w:themeFill="accent5" w:themeFillTint="66"/>
          </w:tcPr>
          <w:p w14:paraId="5C2ABA37" w14:textId="77777777" w:rsidR="00E35FB6" w:rsidRDefault="00E35FB6" w:rsidP="00E35FB6">
            <w:pPr>
              <w:rPr>
                <w:b/>
                <w:bCs/>
              </w:rPr>
            </w:pPr>
          </w:p>
        </w:tc>
        <w:tc>
          <w:tcPr>
            <w:tcW w:w="1276" w:type="dxa"/>
            <w:shd w:val="clear" w:color="auto" w:fill="BDD6EE" w:themeFill="accent5" w:themeFillTint="66"/>
          </w:tcPr>
          <w:p w14:paraId="6E36C730" w14:textId="77777777" w:rsidR="00E35FB6" w:rsidRPr="00BF4E64" w:rsidRDefault="00E35FB6" w:rsidP="00E35FB6">
            <w:r w:rsidRPr="00BF4E64">
              <w:t>Lead country</w:t>
            </w:r>
          </w:p>
        </w:tc>
        <w:tc>
          <w:tcPr>
            <w:tcW w:w="1275" w:type="dxa"/>
            <w:shd w:val="clear" w:color="auto" w:fill="BDD6EE" w:themeFill="accent5" w:themeFillTint="66"/>
          </w:tcPr>
          <w:p w14:paraId="46847C44" w14:textId="77777777" w:rsidR="00E35FB6" w:rsidRPr="00BF4E64" w:rsidRDefault="00E35FB6" w:rsidP="00E35FB6">
            <w:r w:rsidRPr="00BF4E64">
              <w:t>Discipline</w:t>
            </w:r>
          </w:p>
        </w:tc>
        <w:tc>
          <w:tcPr>
            <w:tcW w:w="1418" w:type="dxa"/>
            <w:shd w:val="clear" w:color="auto" w:fill="BDD6EE" w:themeFill="accent5" w:themeFillTint="66"/>
          </w:tcPr>
          <w:p w14:paraId="63A0120B" w14:textId="77777777" w:rsidR="00E35FB6" w:rsidRPr="00BF4E64" w:rsidRDefault="00E35FB6" w:rsidP="00E35FB6">
            <w:r w:rsidRPr="00BF4E64">
              <w:t>Sub-discipline</w:t>
            </w:r>
          </w:p>
        </w:tc>
        <w:tc>
          <w:tcPr>
            <w:tcW w:w="1559" w:type="dxa"/>
            <w:shd w:val="clear" w:color="auto" w:fill="BDD6EE" w:themeFill="accent5" w:themeFillTint="66"/>
          </w:tcPr>
          <w:p w14:paraId="0EE12BEE" w14:textId="77777777" w:rsidR="00E35FB6" w:rsidRPr="00BF4E64" w:rsidRDefault="00E35FB6" w:rsidP="00E35FB6">
            <w:r w:rsidRPr="00BF4E64">
              <w:t>Intervention</w:t>
            </w:r>
          </w:p>
        </w:tc>
        <w:tc>
          <w:tcPr>
            <w:tcW w:w="1276" w:type="dxa"/>
            <w:shd w:val="clear" w:color="auto" w:fill="BDD6EE" w:themeFill="accent5" w:themeFillTint="66"/>
          </w:tcPr>
          <w:p w14:paraId="6F5F0D91" w14:textId="77777777" w:rsidR="00E35FB6" w:rsidRPr="00BF4E64" w:rsidRDefault="00E35FB6" w:rsidP="00E35FB6">
            <w:r w:rsidRPr="00BF4E64">
              <w:t>Design (cluster or individual randomisation)</w:t>
            </w:r>
          </w:p>
        </w:tc>
        <w:tc>
          <w:tcPr>
            <w:tcW w:w="1417" w:type="dxa"/>
            <w:shd w:val="clear" w:color="auto" w:fill="BDD6EE" w:themeFill="accent5" w:themeFillTint="66"/>
          </w:tcPr>
          <w:p w14:paraId="2C987827" w14:textId="77777777" w:rsidR="00E35FB6" w:rsidRPr="00426734" w:rsidRDefault="00E35FB6" w:rsidP="00E35FB6">
            <w:r>
              <w:t>Recruitment focus</w:t>
            </w:r>
          </w:p>
        </w:tc>
        <w:tc>
          <w:tcPr>
            <w:tcW w:w="1418" w:type="dxa"/>
            <w:shd w:val="clear" w:color="auto" w:fill="BDD6EE" w:themeFill="accent5" w:themeFillTint="66"/>
          </w:tcPr>
          <w:p w14:paraId="70462909" w14:textId="77777777" w:rsidR="00E35FB6" w:rsidRPr="00426734" w:rsidRDefault="00E35FB6" w:rsidP="00E35FB6">
            <w:r>
              <w:t>Study Size</w:t>
            </w:r>
          </w:p>
        </w:tc>
        <w:tc>
          <w:tcPr>
            <w:tcW w:w="1559" w:type="dxa"/>
            <w:shd w:val="clear" w:color="auto" w:fill="BDD6EE" w:themeFill="accent5" w:themeFillTint="66"/>
          </w:tcPr>
          <w:p w14:paraId="4EA1394D" w14:textId="5A989A68" w:rsidR="00E35FB6" w:rsidRPr="00A778E6" w:rsidRDefault="00E35FB6" w:rsidP="00E35FB6">
            <w:r w:rsidRPr="00A778E6">
              <w:t>Participants</w:t>
            </w:r>
            <w:r w:rsidR="008B242F">
              <w:t xml:space="preserve">/ </w:t>
            </w:r>
            <w:r w:rsidRPr="00A778E6">
              <w:t>decliners</w:t>
            </w:r>
            <w:r w:rsidR="008B242F">
              <w:t>/both</w:t>
            </w:r>
          </w:p>
        </w:tc>
        <w:tc>
          <w:tcPr>
            <w:tcW w:w="1848" w:type="dxa"/>
            <w:vMerge/>
            <w:shd w:val="clear" w:color="auto" w:fill="BDD6EE" w:themeFill="accent5" w:themeFillTint="66"/>
          </w:tcPr>
          <w:p w14:paraId="1A2022B4" w14:textId="77777777" w:rsidR="00E35FB6" w:rsidRDefault="00E35FB6" w:rsidP="00E35FB6">
            <w:pPr>
              <w:rPr>
                <w:b/>
                <w:bCs/>
              </w:rPr>
            </w:pPr>
          </w:p>
        </w:tc>
      </w:tr>
      <w:tr w:rsidR="00E35FB6" w14:paraId="492B4399" w14:textId="77777777" w:rsidTr="00E35FB6">
        <w:trPr>
          <w:jc w:val="center"/>
        </w:trPr>
        <w:tc>
          <w:tcPr>
            <w:tcW w:w="1271" w:type="dxa"/>
          </w:tcPr>
          <w:p w14:paraId="7AD831C0" w14:textId="77777777" w:rsidR="00E35FB6" w:rsidRDefault="00E35FB6" w:rsidP="00E35FB6">
            <w:r>
              <w:t xml:space="preserve">Flokstra-de Blok et al, 2018 </w:t>
            </w:r>
            <w:r>
              <w:fldChar w:fldCharType="begin">
                <w:fldData xml:space="preserve">PEVuZE5vdGU+PENpdGU+PEF1dGhvcj5GbG9rc3RyYS1kZSBCbG9rPC9BdXRob3I+PFllYXI+MjAx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</w:fldData>
              </w:fldChar>
            </w:r>
            <w:r>
              <w:instrText xml:space="preserve"> ADDIN EN.CITE </w:instrText>
            </w:r>
            <w:r>
              <w:fldChar w:fldCharType="begin">
                <w:fldData xml:space="preserve">PEVuZE5vdGU+PENpdGU+PEF1dGhvcj5GbG9rc3RyYS1kZSBCbG9rPC9BdXRob3I+PFllYXI+MjAx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</w:fldData>
              </w:fldChar>
            </w:r>
            <w:r>
              <w:instrText xml:space="preserve"> ADDIN EN.CITE.DATA </w:instrText>
            </w:r>
            <w:r>
              <w:fldChar w:fldCharType="end"/>
            </w:r>
            <w:r>
              <w:fldChar w:fldCharType="separate"/>
            </w:r>
            <w:r>
              <w:rPr>
                <w:noProof/>
              </w:rPr>
              <w:t>(18)</w:t>
            </w:r>
            <w:r>
              <w:fldChar w:fldCharType="end"/>
            </w:r>
          </w:p>
        </w:tc>
        <w:tc>
          <w:tcPr>
            <w:tcW w:w="1276" w:type="dxa"/>
          </w:tcPr>
          <w:p w14:paraId="52F9926D" w14:textId="77777777" w:rsidR="00E35FB6" w:rsidRDefault="00E35FB6" w:rsidP="00E35FB6">
            <w:r>
              <w:t>Semi-structured interviews</w:t>
            </w:r>
          </w:p>
        </w:tc>
        <w:tc>
          <w:tcPr>
            <w:tcW w:w="1276" w:type="dxa"/>
          </w:tcPr>
          <w:p w14:paraId="4B734D38" w14:textId="77777777" w:rsidR="00E35FB6" w:rsidRDefault="00E35FB6" w:rsidP="00E35FB6">
            <w:r>
              <w:t>Netherlands</w:t>
            </w:r>
          </w:p>
        </w:tc>
        <w:tc>
          <w:tcPr>
            <w:tcW w:w="1275" w:type="dxa"/>
          </w:tcPr>
          <w:p w14:paraId="21662D38" w14:textId="77777777" w:rsidR="00E35FB6" w:rsidRDefault="00E35FB6" w:rsidP="00E35FB6">
            <w:r>
              <w:t>Allergy</w:t>
            </w:r>
          </w:p>
        </w:tc>
        <w:tc>
          <w:tcPr>
            <w:tcW w:w="1418" w:type="dxa"/>
          </w:tcPr>
          <w:p w14:paraId="67E188F2" w14:textId="77777777" w:rsidR="00E35FB6" w:rsidRDefault="00E35FB6" w:rsidP="00E35FB6">
            <w:r>
              <w:t>IgE-mediated allergy</w:t>
            </w:r>
          </w:p>
        </w:tc>
        <w:tc>
          <w:tcPr>
            <w:tcW w:w="1559" w:type="dxa"/>
          </w:tcPr>
          <w:p w14:paraId="524F9051" w14:textId="77777777" w:rsidR="00E35FB6" w:rsidRDefault="00E35FB6" w:rsidP="00E35FB6">
            <w:r>
              <w:t>Allergy Management Support system (AMSS)</w:t>
            </w:r>
          </w:p>
          <w:p w14:paraId="51605C8D" w14:textId="77777777" w:rsidR="00E35FB6" w:rsidRPr="00BC3B13" w:rsidRDefault="00E35FB6" w:rsidP="00E35FB6">
            <w:pPr>
              <w:jc w:val="center"/>
            </w:pPr>
          </w:p>
        </w:tc>
        <w:tc>
          <w:tcPr>
            <w:tcW w:w="1276" w:type="dxa"/>
          </w:tcPr>
          <w:p w14:paraId="78CB60FD" w14:textId="77777777" w:rsidR="00E35FB6" w:rsidRDefault="00E35FB6" w:rsidP="00E35FB6">
            <w:r>
              <w:t>Cluster</w:t>
            </w:r>
          </w:p>
        </w:tc>
        <w:tc>
          <w:tcPr>
            <w:tcW w:w="1417" w:type="dxa"/>
          </w:tcPr>
          <w:p w14:paraId="2D54CCF6" w14:textId="77777777" w:rsidR="00E35FB6" w:rsidRDefault="00E35FB6" w:rsidP="00E35FB6">
            <w:r>
              <w:t>Patients</w:t>
            </w:r>
          </w:p>
        </w:tc>
        <w:tc>
          <w:tcPr>
            <w:tcW w:w="1418" w:type="dxa"/>
          </w:tcPr>
          <w:p w14:paraId="2947C75F" w14:textId="77777777" w:rsidR="00E35FB6" w:rsidRDefault="00E35FB6" w:rsidP="00E35FB6">
            <w:r>
              <w:t>10 GPs</w:t>
            </w:r>
          </w:p>
        </w:tc>
        <w:tc>
          <w:tcPr>
            <w:tcW w:w="1559" w:type="dxa"/>
          </w:tcPr>
          <w:p w14:paraId="41B83E5C" w14:textId="77777777" w:rsidR="00E35FB6" w:rsidRDefault="00E35FB6" w:rsidP="00E35FB6">
            <w:r>
              <w:t>Participants (GPs who did not recruit)</w:t>
            </w:r>
          </w:p>
        </w:tc>
        <w:tc>
          <w:tcPr>
            <w:tcW w:w="1848" w:type="dxa"/>
          </w:tcPr>
          <w:p w14:paraId="543D27C3" w14:textId="77777777" w:rsidR="00E35FB6" w:rsidRDefault="00E35FB6" w:rsidP="00E35FB6">
            <w:r>
              <w:t>Why GPs who were part of the study did not recruit.</w:t>
            </w:r>
          </w:p>
        </w:tc>
      </w:tr>
      <w:tr w:rsidR="00E35FB6" w14:paraId="6D6FA30F" w14:textId="77777777" w:rsidTr="00E35FB6">
        <w:trPr>
          <w:jc w:val="center"/>
        </w:trPr>
        <w:tc>
          <w:tcPr>
            <w:tcW w:w="1271" w:type="dxa"/>
          </w:tcPr>
          <w:p w14:paraId="1BCD23AB" w14:textId="77777777" w:rsidR="00E35FB6" w:rsidRDefault="00E35FB6" w:rsidP="00E35FB6">
            <w:r>
              <w:t xml:space="preserve">Van der Gaag, 2017 </w:t>
            </w:r>
            <w:r>
              <w:fldChar w:fldCharType="begin">
                <w:fldData xml:space="preserve">PEVuZE5vdGU+PENpdGU+PEF1dGhvcj5GbG9rc3RyYS1kZSBCbG9rPC9BdXRob3I+PFllYXI+MjAx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</w:fldData>
              </w:fldChar>
            </w:r>
            <w:r>
              <w:instrText xml:space="preserve"> ADDIN EN.CITE </w:instrText>
            </w:r>
            <w:r>
              <w:fldChar w:fldCharType="begin">
                <w:fldData xml:space="preserve">PEVuZE5vdGU+PENpdGU+PEF1dGhvcj5GbG9rc3RyYS1kZSBCbG9rPC9BdXRob3I+PFllYXI+MjAx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</w:fldData>
              </w:fldChar>
            </w:r>
            <w:r>
              <w:instrText xml:space="preserve"> ADDIN EN.CITE.DATA </w:instrText>
            </w:r>
            <w:r>
              <w:fldChar w:fldCharType="end"/>
            </w:r>
            <w:r>
              <w:fldChar w:fldCharType="separate"/>
            </w:r>
            <w:r>
              <w:rPr>
                <w:noProof/>
              </w:rPr>
              <w:t>(18)</w:t>
            </w:r>
            <w:r>
              <w:fldChar w:fldCharType="end"/>
            </w:r>
          </w:p>
        </w:tc>
        <w:tc>
          <w:tcPr>
            <w:tcW w:w="1276" w:type="dxa"/>
          </w:tcPr>
          <w:p w14:paraId="27DE1DDB" w14:textId="77777777" w:rsidR="00E35FB6" w:rsidRDefault="00E35FB6" w:rsidP="00E35FB6">
            <w:r>
              <w:t>Open-ended survey question</w:t>
            </w:r>
          </w:p>
        </w:tc>
        <w:tc>
          <w:tcPr>
            <w:tcW w:w="1276" w:type="dxa"/>
          </w:tcPr>
          <w:p w14:paraId="0F2C2005" w14:textId="77777777" w:rsidR="00E35FB6" w:rsidRDefault="00E35FB6" w:rsidP="00E35FB6">
            <w:r>
              <w:t>Netherlands</w:t>
            </w:r>
          </w:p>
        </w:tc>
        <w:tc>
          <w:tcPr>
            <w:tcW w:w="1275" w:type="dxa"/>
          </w:tcPr>
          <w:p w14:paraId="2AD521E8" w14:textId="77777777" w:rsidR="00E35FB6" w:rsidRDefault="00E35FB6" w:rsidP="00E35FB6">
            <w:r>
              <w:t>MSK</w:t>
            </w:r>
          </w:p>
        </w:tc>
        <w:tc>
          <w:tcPr>
            <w:tcW w:w="1418" w:type="dxa"/>
          </w:tcPr>
          <w:p w14:paraId="4D827CB3" w14:textId="77777777" w:rsidR="00E35FB6" w:rsidRDefault="00E35FB6" w:rsidP="00E35FB6">
            <w:r>
              <w:t>Sciatica</w:t>
            </w:r>
          </w:p>
        </w:tc>
        <w:tc>
          <w:tcPr>
            <w:tcW w:w="1559" w:type="dxa"/>
          </w:tcPr>
          <w:p w14:paraId="21F6BA71" w14:textId="77777777" w:rsidR="00E35FB6" w:rsidRDefault="00E35FB6" w:rsidP="00E35FB6">
            <w:r>
              <w:t>Stepped up medication or immediate morphine</w:t>
            </w:r>
          </w:p>
        </w:tc>
        <w:tc>
          <w:tcPr>
            <w:tcW w:w="1276" w:type="dxa"/>
          </w:tcPr>
          <w:p w14:paraId="115B4B9C" w14:textId="77777777" w:rsidR="00E35FB6" w:rsidRDefault="00E35FB6" w:rsidP="00E35FB6">
            <w:r>
              <w:t>Individual</w:t>
            </w:r>
          </w:p>
        </w:tc>
        <w:tc>
          <w:tcPr>
            <w:tcW w:w="1417" w:type="dxa"/>
          </w:tcPr>
          <w:p w14:paraId="767048E1" w14:textId="77777777" w:rsidR="00E35FB6" w:rsidRDefault="00E35FB6" w:rsidP="00E35FB6">
            <w:r>
              <w:t>Patients</w:t>
            </w:r>
          </w:p>
        </w:tc>
        <w:tc>
          <w:tcPr>
            <w:tcW w:w="1418" w:type="dxa"/>
          </w:tcPr>
          <w:p w14:paraId="4CA8DC32" w14:textId="77777777" w:rsidR="00E35FB6" w:rsidRDefault="00E35FB6" w:rsidP="00E35FB6">
            <w:r>
              <w:t xml:space="preserve">22 GPs </w:t>
            </w:r>
          </w:p>
        </w:tc>
        <w:tc>
          <w:tcPr>
            <w:tcW w:w="1559" w:type="dxa"/>
          </w:tcPr>
          <w:p w14:paraId="051438C5" w14:textId="77777777" w:rsidR="00E35FB6" w:rsidRDefault="00E35FB6" w:rsidP="00E35FB6">
            <w:r>
              <w:t>Decliners</w:t>
            </w:r>
          </w:p>
        </w:tc>
        <w:tc>
          <w:tcPr>
            <w:tcW w:w="1848" w:type="dxa"/>
          </w:tcPr>
          <w:p w14:paraId="73D27F6E" w14:textId="77777777" w:rsidR="00E35FB6" w:rsidRDefault="00E35FB6" w:rsidP="00E35FB6">
            <w:r>
              <w:t>Determinants in the recruitment process leading to discontinuation of the trial.</w:t>
            </w:r>
          </w:p>
        </w:tc>
      </w:tr>
      <w:tr w:rsidR="00E35FB6" w14:paraId="29E0E973" w14:textId="77777777" w:rsidTr="00E35FB6">
        <w:trPr>
          <w:jc w:val="center"/>
        </w:trPr>
        <w:tc>
          <w:tcPr>
            <w:tcW w:w="1271" w:type="dxa"/>
          </w:tcPr>
          <w:p w14:paraId="6ECF5947" w14:textId="77777777" w:rsidR="00E35FB6" w:rsidRDefault="00E35FB6" w:rsidP="00E35FB6">
            <w:r>
              <w:t xml:space="preserve">Attwood et al, 2016 </w:t>
            </w:r>
            <w:r>
              <w:fldChar w:fldCharType="begin">
                <w:fldData xml:space="preserve">PEVuZE5vdGU+PENpdGU+PEF1dGhvcj5BdHR3b29kPC9BdXRob3I+PFllYXI+MjAxNjwvWWVhcj48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</w:fldData>
              </w:fldChar>
            </w:r>
            <w:r>
              <w:instrText xml:space="preserve"> ADDIN EN.CITE </w:instrText>
            </w:r>
            <w:r>
              <w:fldChar w:fldCharType="begin">
                <w:fldData xml:space="preserve">PEVuZE5vdGU+PENpdGU+PEF1dGhvcj5BdHR3b29kPC9BdXRob3I+PFllYXI+MjAxNjwvWWVhcj48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</w:fldData>
              </w:fldChar>
            </w:r>
            <w:r>
              <w:instrText xml:space="preserve"> ADDIN EN.CITE.DATA </w:instrText>
            </w:r>
            <w:r>
              <w:fldChar w:fldCharType="end"/>
            </w:r>
            <w:r>
              <w:fldChar w:fldCharType="separate"/>
            </w:r>
            <w:r>
              <w:rPr>
                <w:noProof/>
              </w:rPr>
              <w:t>(19)</w:t>
            </w:r>
            <w:r>
              <w:fldChar w:fldCharType="end"/>
            </w:r>
          </w:p>
        </w:tc>
        <w:tc>
          <w:tcPr>
            <w:tcW w:w="1276" w:type="dxa"/>
          </w:tcPr>
          <w:p w14:paraId="23A0E91D" w14:textId="77777777" w:rsidR="00E35FB6" w:rsidRDefault="00E35FB6" w:rsidP="00E35FB6">
            <w:r>
              <w:t>Semi-structured interview</w:t>
            </w:r>
          </w:p>
        </w:tc>
        <w:tc>
          <w:tcPr>
            <w:tcW w:w="1276" w:type="dxa"/>
          </w:tcPr>
          <w:p w14:paraId="6F1BBBCC" w14:textId="77777777" w:rsidR="00E35FB6" w:rsidRDefault="00E35FB6" w:rsidP="00E35FB6">
            <w:r>
              <w:t>UK (England)</w:t>
            </w:r>
          </w:p>
        </w:tc>
        <w:tc>
          <w:tcPr>
            <w:tcW w:w="1275" w:type="dxa"/>
          </w:tcPr>
          <w:p w14:paraId="16007F24" w14:textId="77777777" w:rsidR="00E35FB6" w:rsidRDefault="00E35FB6" w:rsidP="00E35FB6">
            <w:r>
              <w:t>Public Health</w:t>
            </w:r>
          </w:p>
        </w:tc>
        <w:tc>
          <w:tcPr>
            <w:tcW w:w="1418" w:type="dxa"/>
          </w:tcPr>
          <w:p w14:paraId="2C1A4FA3" w14:textId="77777777" w:rsidR="00E35FB6" w:rsidRDefault="00E35FB6" w:rsidP="00E35FB6">
            <w:r>
              <w:t>Physical Activity</w:t>
            </w:r>
          </w:p>
        </w:tc>
        <w:tc>
          <w:tcPr>
            <w:tcW w:w="1559" w:type="dxa"/>
          </w:tcPr>
          <w:p w14:paraId="086DE59A" w14:textId="77777777" w:rsidR="00E35FB6" w:rsidRDefault="00E35FB6" w:rsidP="00E35FB6">
            <w:r>
              <w:t>Very brief pedometer intervention</w:t>
            </w:r>
          </w:p>
        </w:tc>
        <w:tc>
          <w:tcPr>
            <w:tcW w:w="1276" w:type="dxa"/>
          </w:tcPr>
          <w:p w14:paraId="7B0E000F" w14:textId="77777777" w:rsidR="00E35FB6" w:rsidRDefault="00E35FB6" w:rsidP="00E35FB6">
            <w:r>
              <w:t>Individual</w:t>
            </w:r>
          </w:p>
        </w:tc>
        <w:tc>
          <w:tcPr>
            <w:tcW w:w="1417" w:type="dxa"/>
          </w:tcPr>
          <w:p w14:paraId="63254BB7" w14:textId="77777777" w:rsidR="00E35FB6" w:rsidRDefault="00E35FB6" w:rsidP="00E35FB6">
            <w:r>
              <w:t>Patients</w:t>
            </w:r>
          </w:p>
        </w:tc>
        <w:tc>
          <w:tcPr>
            <w:tcW w:w="1418" w:type="dxa"/>
          </w:tcPr>
          <w:p w14:paraId="28D68685" w14:textId="77777777" w:rsidR="00E35FB6" w:rsidRDefault="00E35FB6" w:rsidP="00E35FB6">
            <w:r>
              <w:t xml:space="preserve">25 </w:t>
            </w:r>
          </w:p>
        </w:tc>
        <w:tc>
          <w:tcPr>
            <w:tcW w:w="1559" w:type="dxa"/>
          </w:tcPr>
          <w:p w14:paraId="48F36A64" w14:textId="77777777" w:rsidR="00E35FB6" w:rsidRDefault="00E35FB6" w:rsidP="00E35FB6">
            <w:r>
              <w:t>Decliners</w:t>
            </w:r>
          </w:p>
        </w:tc>
        <w:tc>
          <w:tcPr>
            <w:tcW w:w="1848" w:type="dxa"/>
          </w:tcPr>
          <w:p w14:paraId="3D456282" w14:textId="77777777" w:rsidR="00E35FB6" w:rsidRDefault="00E35FB6" w:rsidP="00E35FB6">
            <w:r>
              <w:t>Reasons for not taking part in the trial.</w:t>
            </w:r>
          </w:p>
        </w:tc>
      </w:tr>
      <w:tr w:rsidR="00E35FB6" w14:paraId="403AB265" w14:textId="77777777" w:rsidTr="00E35FB6">
        <w:trPr>
          <w:jc w:val="center"/>
        </w:trPr>
        <w:tc>
          <w:tcPr>
            <w:tcW w:w="1271" w:type="dxa"/>
          </w:tcPr>
          <w:p w14:paraId="34689A8C" w14:textId="77777777" w:rsidR="00E35FB6" w:rsidRDefault="00E35FB6" w:rsidP="00E35FB6">
            <w:r>
              <w:t xml:space="preserve">Bleidorn et al, 2015 </w:t>
            </w:r>
            <w:r>
              <w:fldChar w:fldCharType="begin">
                <w:fldData xml:space="preserve">PEVuZE5vdGU+PENpdGU+PEF1dGhvcj5CbGVpZG9ybjwvQXV0aG9yPjxZZWFyPjIwMTU8L1llYXI+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</w:fldData>
              </w:fldChar>
            </w:r>
            <w:r>
              <w:instrText xml:space="preserve"> ADDIN EN.CITE </w:instrText>
            </w:r>
            <w:r>
              <w:fldChar w:fldCharType="begin">
                <w:fldData xml:space="preserve">PEVuZE5vdGU+PENpdGU+PEF1dGhvcj5CbGVpZG9ybjwvQXV0aG9yPjxZZWFyPjIwMTU8L1llYXI+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</w:fldData>
              </w:fldChar>
            </w:r>
            <w:r>
              <w:instrText xml:space="preserve"> ADDIN EN.CITE.DATA </w:instrText>
            </w:r>
            <w:r>
              <w:fldChar w:fldCharType="end"/>
            </w:r>
            <w:r>
              <w:fldChar w:fldCharType="separate"/>
            </w:r>
            <w:r>
              <w:rPr>
                <w:noProof/>
              </w:rPr>
              <w:t>(20)</w:t>
            </w:r>
            <w:r>
              <w:fldChar w:fldCharType="end"/>
            </w:r>
          </w:p>
        </w:tc>
        <w:tc>
          <w:tcPr>
            <w:tcW w:w="1276" w:type="dxa"/>
          </w:tcPr>
          <w:p w14:paraId="2BFDC86C" w14:textId="77777777" w:rsidR="00E35FB6" w:rsidRDefault="00E35FB6" w:rsidP="00E35FB6">
            <w:r>
              <w:t>Semi-structured interview</w:t>
            </w:r>
          </w:p>
        </w:tc>
        <w:tc>
          <w:tcPr>
            <w:tcW w:w="1276" w:type="dxa"/>
          </w:tcPr>
          <w:p w14:paraId="41FEAFBA" w14:textId="77777777" w:rsidR="00E35FB6" w:rsidRDefault="00E35FB6" w:rsidP="00E35FB6">
            <w:r>
              <w:t>Germany</w:t>
            </w:r>
          </w:p>
        </w:tc>
        <w:tc>
          <w:tcPr>
            <w:tcW w:w="1275" w:type="dxa"/>
          </w:tcPr>
          <w:p w14:paraId="62A839E6" w14:textId="77777777" w:rsidR="00E35FB6" w:rsidRDefault="00E35FB6" w:rsidP="00E35FB6">
            <w:r>
              <w:t>Infectious disease</w:t>
            </w:r>
          </w:p>
        </w:tc>
        <w:tc>
          <w:tcPr>
            <w:tcW w:w="1418" w:type="dxa"/>
          </w:tcPr>
          <w:p w14:paraId="6AC229C2" w14:textId="77777777" w:rsidR="00E35FB6" w:rsidRDefault="00E35FB6" w:rsidP="00E35FB6">
            <w:r>
              <w:t>Urinary Tract Infection</w:t>
            </w:r>
          </w:p>
        </w:tc>
        <w:tc>
          <w:tcPr>
            <w:tcW w:w="1559" w:type="dxa"/>
          </w:tcPr>
          <w:p w14:paraId="35C8E553" w14:textId="77777777" w:rsidR="00E35FB6" w:rsidRDefault="00E35FB6" w:rsidP="00E35FB6">
            <w:r>
              <w:t>Ibuprofen and conditional use of antibiotics</w:t>
            </w:r>
          </w:p>
        </w:tc>
        <w:tc>
          <w:tcPr>
            <w:tcW w:w="1276" w:type="dxa"/>
          </w:tcPr>
          <w:p w14:paraId="77125F91" w14:textId="77777777" w:rsidR="00E35FB6" w:rsidRDefault="00E35FB6" w:rsidP="00E35FB6">
            <w:r>
              <w:t>Individual</w:t>
            </w:r>
          </w:p>
        </w:tc>
        <w:tc>
          <w:tcPr>
            <w:tcW w:w="1417" w:type="dxa"/>
          </w:tcPr>
          <w:p w14:paraId="16E92348" w14:textId="77777777" w:rsidR="00E35FB6" w:rsidRDefault="00E35FB6" w:rsidP="00E35FB6">
            <w:r>
              <w:t>Patients</w:t>
            </w:r>
          </w:p>
        </w:tc>
        <w:tc>
          <w:tcPr>
            <w:tcW w:w="1418" w:type="dxa"/>
          </w:tcPr>
          <w:p w14:paraId="08FB4053" w14:textId="77777777" w:rsidR="00E35FB6" w:rsidRDefault="00E35FB6" w:rsidP="00E35FB6">
            <w:r>
              <w:t xml:space="preserve">20 </w:t>
            </w:r>
          </w:p>
        </w:tc>
        <w:tc>
          <w:tcPr>
            <w:tcW w:w="1559" w:type="dxa"/>
          </w:tcPr>
          <w:p w14:paraId="29DF685A" w14:textId="77777777" w:rsidR="00E35FB6" w:rsidRDefault="00E35FB6" w:rsidP="00E35FB6">
            <w:r>
              <w:t>Participants</w:t>
            </w:r>
          </w:p>
        </w:tc>
        <w:tc>
          <w:tcPr>
            <w:tcW w:w="1848" w:type="dxa"/>
          </w:tcPr>
          <w:p w14:paraId="7AB30102" w14:textId="77777777" w:rsidR="00E35FB6" w:rsidRDefault="00E35FB6" w:rsidP="00E35FB6">
            <w:r>
              <w:t xml:space="preserve">Motivation and barriers to participation </w:t>
            </w:r>
          </w:p>
        </w:tc>
      </w:tr>
      <w:tr w:rsidR="00E35FB6" w14:paraId="205C9989" w14:textId="77777777" w:rsidTr="00E35FB6">
        <w:trPr>
          <w:jc w:val="center"/>
        </w:trPr>
        <w:tc>
          <w:tcPr>
            <w:tcW w:w="1271" w:type="dxa"/>
          </w:tcPr>
          <w:p w14:paraId="26DAB285" w14:textId="77777777" w:rsidR="00E35FB6" w:rsidRDefault="00E35FB6" w:rsidP="00E35FB6">
            <w:r>
              <w:t xml:space="preserve">van Staa et al, 2014 </w:t>
            </w:r>
            <w:r>
              <w:fldChar w:fldCharType="begin">
                <w:fldData xml:space="preserve">PEVuZE5vdGU+PENpdGU+PEF1dGhvcj5TdGFhPC9BdXRob3I+PFllYXI+MjAxNDwvWWVhcj48UmVj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MS0xNDY8L3BhZ2VzPjx2b2x1bWU+MTg8L3ZvbHVtZT48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</w:fldData>
              </w:fldChar>
            </w:r>
            <w:r>
              <w:instrText xml:space="preserve"> ADDIN EN.CITE </w:instrText>
            </w:r>
            <w:r>
              <w:fldChar w:fldCharType="begin">
                <w:fldData xml:space="preserve">PEVuZE5vdGU+PENpdGU+PEF1dGhvcj5TdGFhPC9BdXRob3I+PFllYXI+MjAxNDwvWWVhcj48UmVj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MS0xNDY8L3BhZ2VzPjx2b2x1bWU+MTg8L3ZvbHVtZT48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</w:fldData>
              </w:fldChar>
            </w:r>
            <w:r>
              <w:instrText xml:space="preserve"> ADDIN EN.CITE.DATA </w:instrText>
            </w:r>
            <w:r>
              <w:fldChar w:fldCharType="end"/>
            </w:r>
            <w:r>
              <w:fldChar w:fldCharType="separate"/>
            </w:r>
            <w:r>
              <w:rPr>
                <w:noProof/>
              </w:rPr>
              <w:t>(21)</w:t>
            </w:r>
            <w:r>
              <w:fldChar w:fldCharType="end"/>
            </w:r>
          </w:p>
        </w:tc>
        <w:tc>
          <w:tcPr>
            <w:tcW w:w="1276" w:type="dxa"/>
          </w:tcPr>
          <w:p w14:paraId="2EFF6C63" w14:textId="77777777" w:rsidR="00E35FB6" w:rsidRDefault="00E35FB6" w:rsidP="00E35FB6">
            <w:r>
              <w:t>In-depth interview</w:t>
            </w:r>
          </w:p>
        </w:tc>
        <w:tc>
          <w:tcPr>
            <w:tcW w:w="1276" w:type="dxa"/>
          </w:tcPr>
          <w:p w14:paraId="17EDE42A" w14:textId="77777777" w:rsidR="00E35FB6" w:rsidRDefault="00E35FB6" w:rsidP="00E35FB6">
            <w:r>
              <w:t>UK – England and Scotland</w:t>
            </w:r>
          </w:p>
        </w:tc>
        <w:tc>
          <w:tcPr>
            <w:tcW w:w="1275" w:type="dxa"/>
          </w:tcPr>
          <w:p w14:paraId="1C56DCB4" w14:textId="77777777" w:rsidR="00E35FB6" w:rsidRDefault="00E35FB6" w:rsidP="00E35FB6">
            <w:r>
              <w:t>Cardiovascular and Respiratory (2 trials)</w:t>
            </w:r>
          </w:p>
        </w:tc>
        <w:tc>
          <w:tcPr>
            <w:tcW w:w="1418" w:type="dxa"/>
          </w:tcPr>
          <w:p w14:paraId="4B5D96C5" w14:textId="77777777" w:rsidR="00E35FB6" w:rsidRDefault="00E35FB6" w:rsidP="00E35FB6">
            <w:r>
              <w:t>Cardiovascular risk and COPD respectively</w:t>
            </w:r>
          </w:p>
        </w:tc>
        <w:tc>
          <w:tcPr>
            <w:tcW w:w="1559" w:type="dxa"/>
          </w:tcPr>
          <w:p w14:paraId="606DD1F1" w14:textId="77777777" w:rsidR="00E35FB6" w:rsidRDefault="00E35FB6" w:rsidP="00E35FB6">
            <w:r>
              <w:t>Statin and antibiotics respectively</w:t>
            </w:r>
          </w:p>
        </w:tc>
        <w:tc>
          <w:tcPr>
            <w:tcW w:w="1276" w:type="dxa"/>
          </w:tcPr>
          <w:p w14:paraId="701BE43D" w14:textId="77777777" w:rsidR="00E35FB6" w:rsidRDefault="00E35FB6" w:rsidP="00E35FB6">
            <w:r>
              <w:t>Individual</w:t>
            </w:r>
          </w:p>
        </w:tc>
        <w:tc>
          <w:tcPr>
            <w:tcW w:w="1417" w:type="dxa"/>
          </w:tcPr>
          <w:p w14:paraId="790FE241" w14:textId="77777777" w:rsidR="00E35FB6" w:rsidRDefault="00E35FB6" w:rsidP="00E35FB6">
            <w:r>
              <w:t>Practitioners and patients</w:t>
            </w:r>
          </w:p>
        </w:tc>
        <w:tc>
          <w:tcPr>
            <w:tcW w:w="1418" w:type="dxa"/>
          </w:tcPr>
          <w:p w14:paraId="7167DF9B" w14:textId="77777777" w:rsidR="00E35FB6" w:rsidRDefault="00E35FB6" w:rsidP="00E35FB6">
            <w:r>
              <w:t>27 GP interviews (15 participants, 12 decliners) 10 patients</w:t>
            </w:r>
          </w:p>
        </w:tc>
        <w:tc>
          <w:tcPr>
            <w:tcW w:w="1559" w:type="dxa"/>
          </w:tcPr>
          <w:p w14:paraId="38FA3139" w14:textId="77777777" w:rsidR="00E35FB6" w:rsidRDefault="00E35FB6" w:rsidP="00E35FB6">
            <w:r>
              <w:t>Participants (patients) and both (GPs)</w:t>
            </w:r>
          </w:p>
        </w:tc>
        <w:tc>
          <w:tcPr>
            <w:tcW w:w="1848" w:type="dxa"/>
          </w:tcPr>
          <w:p w14:paraId="713F318B" w14:textId="77777777" w:rsidR="00E35FB6" w:rsidRDefault="00E35FB6" w:rsidP="00E35FB6">
            <w:r>
              <w:t>Barriers and facilitators for GPs and patients</w:t>
            </w:r>
          </w:p>
        </w:tc>
      </w:tr>
      <w:tr w:rsidR="00E35FB6" w14:paraId="6BCFE9FF" w14:textId="77777777" w:rsidTr="00E35FB6">
        <w:trPr>
          <w:jc w:val="center"/>
        </w:trPr>
        <w:tc>
          <w:tcPr>
            <w:tcW w:w="1271" w:type="dxa"/>
          </w:tcPr>
          <w:p w14:paraId="1B7ACFF3" w14:textId="77777777" w:rsidR="00E35FB6" w:rsidRDefault="00E35FB6" w:rsidP="00E35FB6">
            <w:r>
              <w:lastRenderedPageBreak/>
              <w:t xml:space="preserve">Maeland et al, 2011 </w:t>
            </w:r>
            <w:r>
              <w:fldChar w:fldCharType="begin">
                <w:fldData xml:space="preserve">PEVuZE5vdGU+PENpdGU+PEF1dGhvcj5NYWVsYW5kPC9BdXRob3I+PFllYXI+MjAxMTwvWWVhcj48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</w:fldData>
              </w:fldChar>
            </w:r>
            <w:r>
              <w:instrText xml:space="preserve"> ADDIN EN.CITE </w:instrText>
            </w:r>
            <w:r>
              <w:fldChar w:fldCharType="begin">
                <w:fldData xml:space="preserve">PEVuZE5vdGU+PENpdGU+PEF1dGhvcj5NYWVsYW5kPC9BdXRob3I+PFllYXI+MjAxMTwvWWVhcj48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</w:fldData>
              </w:fldChar>
            </w:r>
            <w:r>
              <w:instrText xml:space="preserve"> ADDIN EN.CITE.DATA </w:instrText>
            </w:r>
            <w:r>
              <w:fldChar w:fldCharType="end"/>
            </w:r>
            <w:r>
              <w:fldChar w:fldCharType="separate"/>
            </w:r>
            <w:r>
              <w:rPr>
                <w:noProof/>
              </w:rPr>
              <w:t>(22)</w:t>
            </w:r>
            <w:r>
              <w:fldChar w:fldCharType="end"/>
            </w:r>
          </w:p>
        </w:tc>
        <w:tc>
          <w:tcPr>
            <w:tcW w:w="1276" w:type="dxa"/>
          </w:tcPr>
          <w:p w14:paraId="51885313" w14:textId="77777777" w:rsidR="00E35FB6" w:rsidRDefault="00E35FB6" w:rsidP="00E35FB6">
            <w:commentRangeStart w:id="0"/>
            <w:r>
              <w:t>Survey</w:t>
            </w:r>
            <w:commentRangeEnd w:id="0"/>
            <w:r>
              <w:rPr>
                <w:rStyle w:val="CommentReference"/>
              </w:rPr>
              <w:commentReference w:id="0"/>
            </w:r>
          </w:p>
        </w:tc>
        <w:tc>
          <w:tcPr>
            <w:tcW w:w="1276" w:type="dxa"/>
          </w:tcPr>
          <w:p w14:paraId="75E7E9C6" w14:textId="77777777" w:rsidR="00E35FB6" w:rsidRDefault="00E35FB6" w:rsidP="00E35FB6">
            <w:r>
              <w:t>Norway</w:t>
            </w:r>
          </w:p>
        </w:tc>
        <w:tc>
          <w:tcPr>
            <w:tcW w:w="1275" w:type="dxa"/>
          </w:tcPr>
          <w:p w14:paraId="5D004405" w14:textId="77777777" w:rsidR="00E35FB6" w:rsidRDefault="00E35FB6" w:rsidP="00E35FB6">
            <w:r>
              <w:t>Occupational health</w:t>
            </w:r>
          </w:p>
        </w:tc>
        <w:tc>
          <w:tcPr>
            <w:tcW w:w="1418" w:type="dxa"/>
          </w:tcPr>
          <w:p w14:paraId="6E3E4DA7" w14:textId="77777777" w:rsidR="00E35FB6" w:rsidRDefault="00E35FB6" w:rsidP="00E35FB6">
            <w:r>
              <w:t>Sick-leave certification</w:t>
            </w:r>
          </w:p>
        </w:tc>
        <w:tc>
          <w:tcPr>
            <w:tcW w:w="1559" w:type="dxa"/>
          </w:tcPr>
          <w:p w14:paraId="6735F7B3" w14:textId="77777777" w:rsidR="00E35FB6" w:rsidRDefault="00E35FB6" w:rsidP="00E35FB6">
            <w:r>
              <w:t>Sick leave vs not</w:t>
            </w:r>
          </w:p>
        </w:tc>
        <w:tc>
          <w:tcPr>
            <w:tcW w:w="1276" w:type="dxa"/>
          </w:tcPr>
          <w:p w14:paraId="1C6C8DEF" w14:textId="77777777" w:rsidR="00E35FB6" w:rsidRDefault="00E35FB6" w:rsidP="00E35FB6">
            <w:r>
              <w:t>Individual</w:t>
            </w:r>
          </w:p>
        </w:tc>
        <w:tc>
          <w:tcPr>
            <w:tcW w:w="1417" w:type="dxa"/>
          </w:tcPr>
          <w:p w14:paraId="0B8DBFA0" w14:textId="77777777" w:rsidR="00E35FB6" w:rsidRDefault="00E35FB6" w:rsidP="00E35FB6">
            <w:r>
              <w:t>Patients</w:t>
            </w:r>
          </w:p>
        </w:tc>
        <w:tc>
          <w:tcPr>
            <w:tcW w:w="1418" w:type="dxa"/>
          </w:tcPr>
          <w:p w14:paraId="57FD20A2" w14:textId="77777777" w:rsidR="00E35FB6" w:rsidRDefault="00E35FB6" w:rsidP="00E35FB6">
            <w:r>
              <w:t>50 GPs</w:t>
            </w:r>
          </w:p>
        </w:tc>
        <w:tc>
          <w:tcPr>
            <w:tcW w:w="1559" w:type="dxa"/>
          </w:tcPr>
          <w:p w14:paraId="24D9D9F2" w14:textId="77777777" w:rsidR="00E35FB6" w:rsidRDefault="00E35FB6" w:rsidP="00E35FB6">
            <w:r>
              <w:t>Neither</w:t>
            </w:r>
          </w:p>
        </w:tc>
        <w:tc>
          <w:tcPr>
            <w:tcW w:w="1848" w:type="dxa"/>
          </w:tcPr>
          <w:p w14:paraId="548ACC64" w14:textId="77777777" w:rsidR="00E35FB6" w:rsidRDefault="00E35FB6" w:rsidP="00E35FB6">
            <w:r>
              <w:t>Reluctance to recruit patients for a sick leave RCT.</w:t>
            </w:r>
          </w:p>
        </w:tc>
      </w:tr>
      <w:tr w:rsidR="00E35FB6" w14:paraId="6740EF65" w14:textId="77777777" w:rsidTr="00E35FB6">
        <w:trPr>
          <w:jc w:val="center"/>
        </w:trPr>
        <w:tc>
          <w:tcPr>
            <w:tcW w:w="1271" w:type="dxa"/>
          </w:tcPr>
          <w:p w14:paraId="2250DB64" w14:textId="77777777" w:rsidR="00E35FB6" w:rsidRDefault="00E35FB6" w:rsidP="00E35FB6">
            <w:r>
              <w:t xml:space="preserve">Dormandy et al, 2008 </w:t>
            </w:r>
            <w:r>
              <w:fldChar w:fldCharType="begin">
                <w:fldData xml:space="preserve">PEVuZE5vdGU+PENpdGU+PEF1dGhvcj5Eb3JtYW5keTwvQXV0aG9yPjxZZWFyPjIwMDg8L1llYXI+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</w:fldData>
              </w:fldChar>
            </w:r>
            <w:r>
              <w:instrText xml:space="preserve"> ADDIN EN.CITE </w:instrText>
            </w:r>
            <w:r>
              <w:fldChar w:fldCharType="begin">
                <w:fldData xml:space="preserve">PEVuZE5vdGU+PENpdGU+PEF1dGhvcj5Eb3JtYW5keTwvQXV0aG9yPjxZZWFyPjIwMDg8L1llYXI+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</w:fldData>
              </w:fldChar>
            </w:r>
            <w:r>
              <w:instrText xml:space="preserve"> ADDIN EN.CITE.DATA </w:instrText>
            </w:r>
            <w:r>
              <w:fldChar w:fldCharType="end"/>
            </w:r>
            <w:r>
              <w:fldChar w:fldCharType="separate"/>
            </w:r>
            <w:r>
              <w:rPr>
                <w:noProof/>
              </w:rPr>
              <w:t>(23)</w:t>
            </w:r>
            <w:r>
              <w:fldChar w:fldCharType="end"/>
            </w:r>
          </w:p>
        </w:tc>
        <w:tc>
          <w:tcPr>
            <w:tcW w:w="1276" w:type="dxa"/>
          </w:tcPr>
          <w:p w14:paraId="12FD59A2" w14:textId="77777777" w:rsidR="00E35FB6" w:rsidRDefault="00E35FB6" w:rsidP="00E35FB6">
            <w:r>
              <w:t>Informal interviews</w:t>
            </w:r>
          </w:p>
        </w:tc>
        <w:tc>
          <w:tcPr>
            <w:tcW w:w="1276" w:type="dxa"/>
          </w:tcPr>
          <w:p w14:paraId="1C644836" w14:textId="77777777" w:rsidR="00E35FB6" w:rsidRDefault="00E35FB6" w:rsidP="00E35FB6">
            <w:r>
              <w:t>UK - England</w:t>
            </w:r>
          </w:p>
        </w:tc>
        <w:tc>
          <w:tcPr>
            <w:tcW w:w="1275" w:type="dxa"/>
          </w:tcPr>
          <w:p w14:paraId="4E330779" w14:textId="77777777" w:rsidR="00E35FB6" w:rsidRDefault="00E35FB6" w:rsidP="00E35FB6">
            <w:r>
              <w:t>Obstetrics/Haematology</w:t>
            </w:r>
          </w:p>
        </w:tc>
        <w:tc>
          <w:tcPr>
            <w:tcW w:w="1418" w:type="dxa"/>
          </w:tcPr>
          <w:p w14:paraId="16B28E38" w14:textId="77777777" w:rsidR="00E35FB6" w:rsidRDefault="00E35FB6" w:rsidP="00E35FB6">
            <w:r>
              <w:t>Antenatal sickle cell/thalassaemia screening</w:t>
            </w:r>
          </w:p>
        </w:tc>
        <w:tc>
          <w:tcPr>
            <w:tcW w:w="1559" w:type="dxa"/>
          </w:tcPr>
          <w:p w14:paraId="5B06A4FA" w14:textId="77777777" w:rsidR="00E35FB6" w:rsidRDefault="00E35FB6" w:rsidP="00E35FB6">
            <w:r>
              <w:t>Screening in primary care</w:t>
            </w:r>
          </w:p>
        </w:tc>
        <w:tc>
          <w:tcPr>
            <w:tcW w:w="1276" w:type="dxa"/>
          </w:tcPr>
          <w:p w14:paraId="28F3F239" w14:textId="77777777" w:rsidR="00E35FB6" w:rsidRDefault="00E35FB6" w:rsidP="00E35FB6">
            <w:r>
              <w:t>Cluster</w:t>
            </w:r>
          </w:p>
        </w:tc>
        <w:tc>
          <w:tcPr>
            <w:tcW w:w="1417" w:type="dxa"/>
          </w:tcPr>
          <w:p w14:paraId="31A041A9" w14:textId="77777777" w:rsidR="00E35FB6" w:rsidRDefault="00E35FB6" w:rsidP="00E35FB6">
            <w:r>
              <w:t>Patients</w:t>
            </w:r>
          </w:p>
        </w:tc>
        <w:tc>
          <w:tcPr>
            <w:tcW w:w="1418" w:type="dxa"/>
          </w:tcPr>
          <w:p w14:paraId="6C03B8C6" w14:textId="77777777" w:rsidR="00E35FB6" w:rsidRDefault="00E35FB6" w:rsidP="00E35FB6">
            <w:r>
              <w:t>20 GPs</w:t>
            </w:r>
          </w:p>
        </w:tc>
        <w:tc>
          <w:tcPr>
            <w:tcW w:w="1559" w:type="dxa"/>
          </w:tcPr>
          <w:p w14:paraId="65D46F9A" w14:textId="77777777" w:rsidR="00E35FB6" w:rsidRDefault="00E35FB6" w:rsidP="00E35FB6">
            <w:r>
              <w:t>Participants</w:t>
            </w:r>
          </w:p>
        </w:tc>
        <w:tc>
          <w:tcPr>
            <w:tcW w:w="1848" w:type="dxa"/>
          </w:tcPr>
          <w:p w14:paraId="21CA4189" w14:textId="77777777" w:rsidR="00E35FB6" w:rsidRDefault="00E35FB6" w:rsidP="00E35FB6">
            <w:r>
              <w:t>GP motivations for taking part in the trial</w:t>
            </w:r>
          </w:p>
        </w:tc>
      </w:tr>
      <w:tr w:rsidR="00E35FB6" w14:paraId="3285F12F" w14:textId="77777777" w:rsidTr="00E35FB6">
        <w:trPr>
          <w:jc w:val="center"/>
        </w:trPr>
        <w:tc>
          <w:tcPr>
            <w:tcW w:w="1271" w:type="dxa"/>
          </w:tcPr>
          <w:p w14:paraId="412CF299" w14:textId="77777777" w:rsidR="00E35FB6" w:rsidRDefault="00E35FB6" w:rsidP="00E35FB6">
            <w:r>
              <w:t xml:space="preserve">Salmon et al, 2007 </w:t>
            </w:r>
            <w:r>
              <w:fldChar w:fldCharType="begin">
                <w:fldData xml:space="preserve">PEVuZE5vdGU+PENpdGU+PEF1dGhvcj5TYWxtb248L0F1dGhvcj48WWVhcj4yMDA3PC9ZZWFyPjxS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</w:fldData>
              </w:fldChar>
            </w:r>
            <w:r>
              <w:instrText xml:space="preserve"> ADDIN EN.CITE </w:instrText>
            </w:r>
            <w:r>
              <w:fldChar w:fldCharType="begin">
                <w:fldData xml:space="preserve">PEVuZE5vdGU+PENpdGU+PEF1dGhvcj5TYWxtb248L0F1dGhvcj48WWVhcj4yMDA3PC9ZZWFyPjxS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</w:fldData>
              </w:fldChar>
            </w:r>
            <w:r>
              <w:instrText xml:space="preserve"> ADDIN EN.CITE.DATA </w:instrText>
            </w:r>
            <w:r>
              <w:fldChar w:fldCharType="end"/>
            </w:r>
            <w:r>
              <w:fldChar w:fldCharType="separate"/>
            </w:r>
            <w:r>
              <w:rPr>
                <w:noProof/>
              </w:rPr>
              <w:t>(24)</w:t>
            </w:r>
            <w:r>
              <w:fldChar w:fldCharType="end"/>
            </w:r>
          </w:p>
        </w:tc>
        <w:tc>
          <w:tcPr>
            <w:tcW w:w="1276" w:type="dxa"/>
          </w:tcPr>
          <w:p w14:paraId="7463A98D" w14:textId="77777777" w:rsidR="00E35FB6" w:rsidRDefault="00E35FB6" w:rsidP="00E35FB6">
            <w:r>
              <w:t>Interview</w:t>
            </w:r>
          </w:p>
        </w:tc>
        <w:tc>
          <w:tcPr>
            <w:tcW w:w="1276" w:type="dxa"/>
          </w:tcPr>
          <w:p w14:paraId="2E6C7B7D" w14:textId="77777777" w:rsidR="00E35FB6" w:rsidRDefault="00E35FB6" w:rsidP="00E35FB6">
            <w:pPr>
              <w:jc w:val="center"/>
            </w:pPr>
            <w:r>
              <w:t>UK - England</w:t>
            </w:r>
          </w:p>
        </w:tc>
        <w:tc>
          <w:tcPr>
            <w:tcW w:w="1275" w:type="dxa"/>
          </w:tcPr>
          <w:p w14:paraId="12CA283B" w14:textId="77777777" w:rsidR="00E35FB6" w:rsidRDefault="00E35FB6" w:rsidP="00E35FB6">
            <w:r>
              <w:t>Medically unexplained symptoms</w:t>
            </w:r>
          </w:p>
        </w:tc>
        <w:tc>
          <w:tcPr>
            <w:tcW w:w="1418" w:type="dxa"/>
          </w:tcPr>
          <w:p w14:paraId="70760D49" w14:textId="77777777" w:rsidR="00E35FB6" w:rsidRDefault="00E35FB6" w:rsidP="00E35FB6">
            <w:r>
              <w:t>N/A</w:t>
            </w:r>
          </w:p>
        </w:tc>
        <w:tc>
          <w:tcPr>
            <w:tcW w:w="1559" w:type="dxa"/>
          </w:tcPr>
          <w:p w14:paraId="7BE8B003" w14:textId="77777777" w:rsidR="00E35FB6" w:rsidRDefault="00E35FB6" w:rsidP="00E35FB6">
            <w:r>
              <w:t>Peer learning and video feedback</w:t>
            </w:r>
          </w:p>
        </w:tc>
        <w:tc>
          <w:tcPr>
            <w:tcW w:w="1276" w:type="dxa"/>
          </w:tcPr>
          <w:p w14:paraId="28B56518" w14:textId="77777777" w:rsidR="00E35FB6" w:rsidRDefault="00E35FB6" w:rsidP="00E35FB6">
            <w:r>
              <w:t>Cluster</w:t>
            </w:r>
          </w:p>
        </w:tc>
        <w:tc>
          <w:tcPr>
            <w:tcW w:w="1417" w:type="dxa"/>
          </w:tcPr>
          <w:p w14:paraId="51F402E3" w14:textId="77777777" w:rsidR="00E35FB6" w:rsidRDefault="00E35FB6" w:rsidP="00E35FB6">
            <w:r>
              <w:t>Practitioners</w:t>
            </w:r>
          </w:p>
        </w:tc>
        <w:tc>
          <w:tcPr>
            <w:tcW w:w="1418" w:type="dxa"/>
          </w:tcPr>
          <w:p w14:paraId="191FAF03" w14:textId="77777777" w:rsidR="00E35FB6" w:rsidRDefault="00E35FB6" w:rsidP="00E35FB6">
            <w:r>
              <w:t>16 GPs</w:t>
            </w:r>
          </w:p>
          <w:p w14:paraId="6F89B2D2" w14:textId="77777777" w:rsidR="00E35FB6" w:rsidRPr="00390051" w:rsidRDefault="00E35FB6" w:rsidP="00E35FB6">
            <w:pPr>
              <w:jc w:val="center"/>
            </w:pPr>
          </w:p>
        </w:tc>
        <w:tc>
          <w:tcPr>
            <w:tcW w:w="1559" w:type="dxa"/>
          </w:tcPr>
          <w:p w14:paraId="109E0CFD" w14:textId="77777777" w:rsidR="00E35FB6" w:rsidRDefault="00E35FB6" w:rsidP="00E35FB6">
            <w:r>
              <w:t>Decliners</w:t>
            </w:r>
          </w:p>
        </w:tc>
        <w:tc>
          <w:tcPr>
            <w:tcW w:w="1848" w:type="dxa"/>
          </w:tcPr>
          <w:p w14:paraId="1A651290" w14:textId="77777777" w:rsidR="00E35FB6" w:rsidRDefault="00E35FB6" w:rsidP="00E35FB6">
            <w:r>
              <w:t>Barriers of taking part in the study</w:t>
            </w:r>
          </w:p>
        </w:tc>
      </w:tr>
      <w:tr w:rsidR="00E35FB6" w14:paraId="06A2610B" w14:textId="77777777" w:rsidTr="00E35FB6">
        <w:trPr>
          <w:jc w:val="center"/>
        </w:trPr>
        <w:tc>
          <w:tcPr>
            <w:tcW w:w="1271" w:type="dxa"/>
          </w:tcPr>
          <w:p w14:paraId="57826DDE" w14:textId="77777777" w:rsidR="00E35FB6" w:rsidRDefault="00E35FB6" w:rsidP="00E35FB6">
            <w:r>
              <w:t xml:space="preserve">Prout et al, 2003 </w:t>
            </w:r>
            <w:r>
              <w:fldChar w:fldCharType="begin">
                <w:fldData xml:space="preserve">PEVuZE5vdGU+PENpdGU+PEF1dGhvcj5Qcm91dDwvQXV0aG9yPjxZZWFyPjIwMDM8L1llYXI+PFJl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</w:fldData>
              </w:fldChar>
            </w:r>
            <w:r>
              <w:instrText xml:space="preserve"> ADDIN EN.CITE </w:instrText>
            </w:r>
            <w:r>
              <w:fldChar w:fldCharType="begin">
                <w:fldData xml:space="preserve">PEVuZE5vdGU+PENpdGU+PEF1dGhvcj5Qcm91dDwvQXV0aG9yPjxZZWFyPjIwMDM8L1llYXI+PFJl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</w:fldData>
              </w:fldChar>
            </w:r>
            <w:r>
              <w:instrText xml:space="preserve"> ADDIN EN.CITE.DATA </w:instrText>
            </w:r>
            <w:r>
              <w:fldChar w:fldCharType="end"/>
            </w:r>
            <w:r>
              <w:fldChar w:fldCharType="separate"/>
            </w:r>
            <w:r>
              <w:rPr>
                <w:noProof/>
              </w:rPr>
              <w:t>(25)</w:t>
            </w:r>
            <w:r>
              <w:fldChar w:fldCharType="end"/>
            </w:r>
          </w:p>
        </w:tc>
        <w:tc>
          <w:tcPr>
            <w:tcW w:w="1276" w:type="dxa"/>
          </w:tcPr>
          <w:p w14:paraId="41BDB6AA" w14:textId="77777777" w:rsidR="00E35FB6" w:rsidRDefault="00E35FB6" w:rsidP="00E35FB6">
            <w:r>
              <w:t>Semi-structured interview</w:t>
            </w:r>
          </w:p>
        </w:tc>
        <w:tc>
          <w:tcPr>
            <w:tcW w:w="1276" w:type="dxa"/>
          </w:tcPr>
          <w:p w14:paraId="26156982" w14:textId="77777777" w:rsidR="00E35FB6" w:rsidRDefault="00E35FB6" w:rsidP="00E35FB6">
            <w:r>
              <w:t>UK - Wales</w:t>
            </w:r>
          </w:p>
        </w:tc>
        <w:tc>
          <w:tcPr>
            <w:tcW w:w="1275" w:type="dxa"/>
          </w:tcPr>
          <w:p w14:paraId="1E7D5A39" w14:textId="77777777" w:rsidR="00E35FB6" w:rsidRDefault="00E35FB6" w:rsidP="00E35FB6">
            <w:r>
              <w:t>Infectious Disease/Respiratory</w:t>
            </w:r>
          </w:p>
        </w:tc>
        <w:tc>
          <w:tcPr>
            <w:tcW w:w="1418" w:type="dxa"/>
          </w:tcPr>
          <w:p w14:paraId="49FB06D0" w14:textId="77777777" w:rsidR="00E35FB6" w:rsidRDefault="00E35FB6" w:rsidP="00E35FB6">
            <w:r>
              <w:t>Upper Respiratory Tract infection</w:t>
            </w:r>
          </w:p>
        </w:tc>
        <w:tc>
          <w:tcPr>
            <w:tcW w:w="1559" w:type="dxa"/>
          </w:tcPr>
          <w:p w14:paraId="3E4125B1" w14:textId="77777777" w:rsidR="00E35FB6" w:rsidRDefault="00E35FB6" w:rsidP="00E35FB6">
            <w:r w:rsidRPr="00927E07">
              <w:t>intranasal disodium cromoglycate</w:t>
            </w:r>
          </w:p>
        </w:tc>
        <w:tc>
          <w:tcPr>
            <w:tcW w:w="1276" w:type="dxa"/>
          </w:tcPr>
          <w:p w14:paraId="644FBFC1" w14:textId="77777777" w:rsidR="00E35FB6" w:rsidRDefault="00E35FB6" w:rsidP="00E35FB6">
            <w:r>
              <w:t>Individual</w:t>
            </w:r>
          </w:p>
        </w:tc>
        <w:tc>
          <w:tcPr>
            <w:tcW w:w="1417" w:type="dxa"/>
          </w:tcPr>
          <w:p w14:paraId="627C41C0" w14:textId="77777777" w:rsidR="00E35FB6" w:rsidRDefault="00E35FB6" w:rsidP="00E35FB6">
            <w:r>
              <w:t>Practitioners</w:t>
            </w:r>
          </w:p>
        </w:tc>
        <w:tc>
          <w:tcPr>
            <w:tcW w:w="1418" w:type="dxa"/>
          </w:tcPr>
          <w:p w14:paraId="53F35F81" w14:textId="77777777" w:rsidR="00E35FB6" w:rsidRDefault="00E35FB6" w:rsidP="00E35FB6">
            <w:r>
              <w:t>9 GPs, 1 practice nurse</w:t>
            </w:r>
          </w:p>
        </w:tc>
        <w:tc>
          <w:tcPr>
            <w:tcW w:w="1559" w:type="dxa"/>
          </w:tcPr>
          <w:p w14:paraId="3AA3C243" w14:textId="77777777" w:rsidR="00E35FB6" w:rsidRDefault="00E35FB6" w:rsidP="00E35FB6">
            <w:r>
              <w:t>Participants</w:t>
            </w:r>
          </w:p>
        </w:tc>
        <w:tc>
          <w:tcPr>
            <w:tcW w:w="1848" w:type="dxa"/>
          </w:tcPr>
          <w:p w14:paraId="37605B7B" w14:textId="77777777" w:rsidR="00E35FB6" w:rsidRDefault="00E35FB6" w:rsidP="00E35FB6">
            <w:r>
              <w:t>Accounts of taking part in a trial using opportunistic recruitment</w:t>
            </w:r>
          </w:p>
        </w:tc>
      </w:tr>
      <w:tr w:rsidR="00E35FB6" w14:paraId="3F579CC4" w14:textId="77777777" w:rsidTr="00E35FB6">
        <w:trPr>
          <w:jc w:val="center"/>
        </w:trPr>
        <w:tc>
          <w:tcPr>
            <w:tcW w:w="1271" w:type="dxa"/>
          </w:tcPr>
          <w:p w14:paraId="1E7190EE" w14:textId="77777777" w:rsidR="00E35FB6" w:rsidRDefault="00E35FB6" w:rsidP="00E35FB6">
            <w:r>
              <w:t xml:space="preserve">Fairhurst et al, 1996 </w:t>
            </w:r>
            <w:r>
              <w:fldChar w:fldCharType="begin">
                <w:fldData xml:space="preserve">PEVuZE5vdGU+PENpdGU+PEF1dGhvcj5GYWlyaHVyc3Q8L0F1dGhvcj48WWVhcj4xOTk2PC9ZZWFy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</w:fldData>
              </w:fldChar>
            </w:r>
            <w:r>
              <w:instrText xml:space="preserve"> ADDIN EN.CITE </w:instrText>
            </w:r>
            <w:r>
              <w:fldChar w:fldCharType="begin">
                <w:fldData xml:space="preserve">PEVuZE5vdGU+PENpdGU+PEF1dGhvcj5GYWlyaHVyc3Q8L0F1dGhvcj48WWVhcj4xOTk2PC9ZZWFy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</w:fldData>
              </w:fldChar>
            </w:r>
            <w:r>
              <w:instrText xml:space="preserve"> ADDIN EN.CITE.DATA </w:instrText>
            </w:r>
            <w:r>
              <w:fldChar w:fldCharType="end"/>
            </w:r>
            <w:r>
              <w:fldChar w:fldCharType="separate"/>
            </w:r>
            <w:r>
              <w:rPr>
                <w:noProof/>
              </w:rPr>
              <w:t>(26)</w:t>
            </w:r>
            <w:r>
              <w:fldChar w:fldCharType="end"/>
            </w:r>
          </w:p>
        </w:tc>
        <w:tc>
          <w:tcPr>
            <w:tcW w:w="1276" w:type="dxa"/>
          </w:tcPr>
          <w:p w14:paraId="05D1BB34" w14:textId="77777777" w:rsidR="00E35FB6" w:rsidRDefault="00E35FB6" w:rsidP="00E35FB6">
            <w:r>
              <w:t>Semi-structured interview</w:t>
            </w:r>
          </w:p>
        </w:tc>
        <w:tc>
          <w:tcPr>
            <w:tcW w:w="1276" w:type="dxa"/>
          </w:tcPr>
          <w:p w14:paraId="5A076AF8" w14:textId="77777777" w:rsidR="00E35FB6" w:rsidRDefault="00E35FB6" w:rsidP="00E35FB6">
            <w:r>
              <w:t>UK – England</w:t>
            </w:r>
          </w:p>
        </w:tc>
        <w:tc>
          <w:tcPr>
            <w:tcW w:w="1275" w:type="dxa"/>
          </w:tcPr>
          <w:p w14:paraId="699F84F5" w14:textId="77777777" w:rsidR="00E35FB6" w:rsidRDefault="00E35FB6" w:rsidP="00E35FB6">
            <w:r>
              <w:t>Mental Health</w:t>
            </w:r>
          </w:p>
        </w:tc>
        <w:tc>
          <w:tcPr>
            <w:tcW w:w="1418" w:type="dxa"/>
          </w:tcPr>
          <w:p w14:paraId="27BC952E" w14:textId="77777777" w:rsidR="00E35FB6" w:rsidRDefault="00E35FB6" w:rsidP="00E35FB6">
            <w:r>
              <w:t>Counselling</w:t>
            </w:r>
          </w:p>
        </w:tc>
        <w:tc>
          <w:tcPr>
            <w:tcW w:w="1559" w:type="dxa"/>
          </w:tcPr>
          <w:p w14:paraId="08B3C7F4" w14:textId="77777777" w:rsidR="00E35FB6" w:rsidRDefault="00E35FB6" w:rsidP="00E35FB6">
            <w:r>
              <w:t>Counselling</w:t>
            </w:r>
          </w:p>
        </w:tc>
        <w:tc>
          <w:tcPr>
            <w:tcW w:w="1276" w:type="dxa"/>
          </w:tcPr>
          <w:p w14:paraId="740A7EA1" w14:textId="77777777" w:rsidR="00E35FB6" w:rsidRDefault="00E35FB6" w:rsidP="00E35FB6">
            <w:r>
              <w:t>Individual</w:t>
            </w:r>
          </w:p>
        </w:tc>
        <w:tc>
          <w:tcPr>
            <w:tcW w:w="1417" w:type="dxa"/>
          </w:tcPr>
          <w:p w14:paraId="51A8E005" w14:textId="77777777" w:rsidR="00E35FB6" w:rsidRDefault="00E35FB6" w:rsidP="00E35FB6">
            <w:r>
              <w:t>Patients</w:t>
            </w:r>
          </w:p>
        </w:tc>
        <w:tc>
          <w:tcPr>
            <w:tcW w:w="1418" w:type="dxa"/>
          </w:tcPr>
          <w:p w14:paraId="56A711A2" w14:textId="77777777" w:rsidR="00E35FB6" w:rsidRDefault="00E35FB6" w:rsidP="00E35FB6">
            <w:r>
              <w:t>8 GPs</w:t>
            </w:r>
          </w:p>
        </w:tc>
        <w:tc>
          <w:tcPr>
            <w:tcW w:w="1559" w:type="dxa"/>
          </w:tcPr>
          <w:p w14:paraId="625C4A51" w14:textId="77777777" w:rsidR="00E35FB6" w:rsidRDefault="00E35FB6" w:rsidP="00E35FB6">
            <w:r>
              <w:t>Participants</w:t>
            </w:r>
          </w:p>
        </w:tc>
        <w:tc>
          <w:tcPr>
            <w:tcW w:w="1848" w:type="dxa"/>
          </w:tcPr>
          <w:p w14:paraId="099BF6CC" w14:textId="77777777" w:rsidR="00E35FB6" w:rsidRDefault="00E35FB6" w:rsidP="00E35FB6">
            <w:r>
              <w:t>Reasons for difficulties in recruiting patients</w:t>
            </w:r>
          </w:p>
        </w:tc>
      </w:tr>
    </w:tbl>
    <w:p w14:paraId="644ACD86" w14:textId="77777777" w:rsidR="008E7251" w:rsidRDefault="008E7251"/>
    <w:p w14:paraId="24BB760F" w14:textId="77777777" w:rsidR="008E7251" w:rsidRDefault="008E7251"/>
    <w:tbl>
      <w:tblPr>
        <w:tblStyle w:val="TableGrid"/>
        <w:tblW w:w="15593" w:type="dxa"/>
        <w:jc w:val="center"/>
        <w:tblLayout w:type="fixed"/>
        <w:tblLook w:val="04A0" w:firstRow="1" w:lastRow="0" w:firstColumn="1" w:lastColumn="0" w:noHBand="0" w:noVBand="1"/>
      </w:tblPr>
      <w:tblGrid>
        <w:gridCol w:w="998"/>
        <w:gridCol w:w="1412"/>
        <w:gridCol w:w="1134"/>
        <w:gridCol w:w="1134"/>
        <w:gridCol w:w="1418"/>
        <w:gridCol w:w="1417"/>
        <w:gridCol w:w="1276"/>
        <w:gridCol w:w="1418"/>
        <w:gridCol w:w="1275"/>
        <w:gridCol w:w="1418"/>
        <w:gridCol w:w="1417"/>
        <w:gridCol w:w="1276"/>
      </w:tblGrid>
      <w:tr w:rsidR="00457A0E" w14:paraId="4AA56FA1" w14:textId="77777777" w:rsidTr="006D5561">
        <w:trPr>
          <w:jc w:val="center"/>
        </w:trPr>
        <w:tc>
          <w:tcPr>
            <w:tcW w:w="15593" w:type="dxa"/>
            <w:gridSpan w:val="12"/>
            <w:shd w:val="clear" w:color="auto" w:fill="BDD6EE" w:themeFill="accent5" w:themeFillTint="66"/>
          </w:tcPr>
          <w:p w14:paraId="1D511528" w14:textId="77777777" w:rsidR="00457A0E" w:rsidRDefault="00457A0E" w:rsidP="00606C6E">
            <w:pPr>
              <w:rPr>
                <w:b/>
                <w:bCs/>
              </w:rPr>
            </w:pPr>
            <w:r>
              <w:rPr>
                <w:b/>
                <w:bCs/>
              </w:rPr>
              <w:t>Mixed-methods studies</w:t>
            </w:r>
          </w:p>
        </w:tc>
      </w:tr>
      <w:tr w:rsidR="00DE11E9" w14:paraId="451DFEA8" w14:textId="77777777" w:rsidTr="006D5561">
        <w:trPr>
          <w:jc w:val="center"/>
        </w:trPr>
        <w:tc>
          <w:tcPr>
            <w:tcW w:w="998" w:type="dxa"/>
            <w:vMerge w:val="restart"/>
            <w:shd w:val="clear" w:color="auto" w:fill="BDD6EE" w:themeFill="accent5" w:themeFillTint="66"/>
          </w:tcPr>
          <w:p w14:paraId="4D5160F3" w14:textId="028E631E" w:rsidR="00DE11E9" w:rsidRDefault="00DE11E9" w:rsidP="00606C6E">
            <w:pPr>
              <w:rPr>
                <w:b/>
                <w:bCs/>
              </w:rPr>
            </w:pPr>
            <w:r w:rsidRPr="00320307">
              <w:rPr>
                <w:b/>
                <w:bCs/>
              </w:rPr>
              <w:t>Article</w:t>
            </w:r>
          </w:p>
        </w:tc>
        <w:tc>
          <w:tcPr>
            <w:tcW w:w="1412" w:type="dxa"/>
            <w:vMerge w:val="restart"/>
            <w:shd w:val="clear" w:color="auto" w:fill="BDD6EE" w:themeFill="accent5" w:themeFillTint="66"/>
          </w:tcPr>
          <w:p w14:paraId="203ACF42" w14:textId="1B07EC2D" w:rsidR="00DE11E9" w:rsidRDefault="00DE11E9" w:rsidP="00606C6E">
            <w:pPr>
              <w:rPr>
                <w:b/>
                <w:bCs/>
              </w:rPr>
            </w:pPr>
            <w:r w:rsidRPr="00320307">
              <w:rPr>
                <w:b/>
                <w:bCs/>
              </w:rPr>
              <w:t>Study Design</w:t>
            </w:r>
          </w:p>
        </w:tc>
        <w:tc>
          <w:tcPr>
            <w:tcW w:w="6379" w:type="dxa"/>
            <w:gridSpan w:val="5"/>
            <w:shd w:val="clear" w:color="auto" w:fill="BDD6EE" w:themeFill="accent5" w:themeFillTint="66"/>
          </w:tcPr>
          <w:p w14:paraId="68CCC823" w14:textId="5BD24076" w:rsidR="00DE11E9" w:rsidRDefault="00DE11E9" w:rsidP="00606C6E">
            <w:pPr>
              <w:rPr>
                <w:b/>
                <w:bCs/>
              </w:rPr>
            </w:pPr>
            <w:r>
              <w:rPr>
                <w:b/>
                <w:bCs/>
              </w:rPr>
              <w:t xml:space="preserve">Setting of </w:t>
            </w:r>
            <w:proofErr w:type="gramStart"/>
            <w:r>
              <w:rPr>
                <w:b/>
                <w:bCs/>
              </w:rPr>
              <w:t>parent</w:t>
            </w:r>
            <w:proofErr w:type="gramEnd"/>
            <w:r>
              <w:rPr>
                <w:b/>
                <w:bCs/>
              </w:rPr>
              <w:t xml:space="preserve"> RCT</w:t>
            </w:r>
          </w:p>
        </w:tc>
        <w:tc>
          <w:tcPr>
            <w:tcW w:w="4111" w:type="dxa"/>
            <w:gridSpan w:val="3"/>
            <w:shd w:val="clear" w:color="auto" w:fill="BDD6EE" w:themeFill="accent5" w:themeFillTint="66"/>
          </w:tcPr>
          <w:p w14:paraId="1326D6BC" w14:textId="22663D43" w:rsidR="00DE11E9" w:rsidRDefault="00DE11E9" w:rsidP="00606C6E">
            <w:pPr>
              <w:rPr>
                <w:b/>
                <w:bCs/>
              </w:rPr>
            </w:pPr>
            <w:r>
              <w:rPr>
                <w:b/>
                <w:bCs/>
              </w:rPr>
              <w:t>Population</w:t>
            </w:r>
          </w:p>
        </w:tc>
        <w:tc>
          <w:tcPr>
            <w:tcW w:w="1417" w:type="dxa"/>
            <w:vMerge w:val="restart"/>
            <w:shd w:val="clear" w:color="auto" w:fill="BDD6EE" w:themeFill="accent5" w:themeFillTint="66"/>
          </w:tcPr>
          <w:p w14:paraId="242579C4" w14:textId="6DB3F193" w:rsidR="00DE11E9" w:rsidRDefault="00DE11E9" w:rsidP="00606C6E">
            <w:pPr>
              <w:rPr>
                <w:b/>
                <w:bCs/>
              </w:rPr>
            </w:pPr>
            <w:r w:rsidRPr="00320307">
              <w:rPr>
                <w:b/>
                <w:bCs/>
              </w:rPr>
              <w:t>Intervention, variable assessed, or interest</w:t>
            </w:r>
          </w:p>
        </w:tc>
        <w:tc>
          <w:tcPr>
            <w:tcW w:w="1276" w:type="dxa"/>
            <w:vMerge w:val="restart"/>
            <w:shd w:val="clear" w:color="auto" w:fill="BDD6EE" w:themeFill="accent5" w:themeFillTint="66"/>
          </w:tcPr>
          <w:p w14:paraId="4FC7F565" w14:textId="117E8429" w:rsidR="00DE11E9" w:rsidRDefault="00DE11E9" w:rsidP="00606C6E">
            <w:pPr>
              <w:rPr>
                <w:b/>
                <w:bCs/>
              </w:rPr>
            </w:pPr>
            <w:r>
              <w:rPr>
                <w:b/>
                <w:bCs/>
              </w:rPr>
              <w:t>Outcome</w:t>
            </w:r>
          </w:p>
        </w:tc>
      </w:tr>
      <w:tr w:rsidR="005B224B" w14:paraId="78BD7781" w14:textId="77777777" w:rsidTr="006D5561">
        <w:trPr>
          <w:jc w:val="center"/>
        </w:trPr>
        <w:tc>
          <w:tcPr>
            <w:tcW w:w="998" w:type="dxa"/>
            <w:vMerge/>
            <w:shd w:val="clear" w:color="auto" w:fill="BDD6EE" w:themeFill="accent5" w:themeFillTint="66"/>
          </w:tcPr>
          <w:p w14:paraId="2666224D" w14:textId="341B4680" w:rsidR="00DE11E9" w:rsidRPr="00320307" w:rsidRDefault="00DE11E9" w:rsidP="0000224B">
            <w:pPr>
              <w:rPr>
                <w:b/>
                <w:bCs/>
              </w:rPr>
            </w:pPr>
          </w:p>
        </w:tc>
        <w:tc>
          <w:tcPr>
            <w:tcW w:w="1412" w:type="dxa"/>
            <w:vMerge/>
            <w:shd w:val="clear" w:color="auto" w:fill="BDD6EE" w:themeFill="accent5" w:themeFillTint="66"/>
          </w:tcPr>
          <w:p w14:paraId="7DC37418" w14:textId="530251C6" w:rsidR="00DE11E9" w:rsidRPr="00320307" w:rsidRDefault="00DE11E9" w:rsidP="0000224B">
            <w:pPr>
              <w:rPr>
                <w:b/>
                <w:bCs/>
              </w:rPr>
            </w:pPr>
          </w:p>
        </w:tc>
        <w:tc>
          <w:tcPr>
            <w:tcW w:w="1134" w:type="dxa"/>
            <w:shd w:val="clear" w:color="auto" w:fill="BDD6EE" w:themeFill="accent5" w:themeFillTint="66"/>
          </w:tcPr>
          <w:p w14:paraId="434FE43A" w14:textId="458CA46F" w:rsidR="00DE11E9" w:rsidRPr="00320307" w:rsidRDefault="00DE11E9" w:rsidP="0000224B">
            <w:pPr>
              <w:rPr>
                <w:b/>
                <w:bCs/>
              </w:rPr>
            </w:pPr>
            <w:r w:rsidRPr="00320307">
              <w:rPr>
                <w:b/>
                <w:bCs/>
              </w:rPr>
              <w:t>Lead country</w:t>
            </w:r>
          </w:p>
        </w:tc>
        <w:tc>
          <w:tcPr>
            <w:tcW w:w="1134" w:type="dxa"/>
            <w:shd w:val="clear" w:color="auto" w:fill="BDD6EE" w:themeFill="accent5" w:themeFillTint="66"/>
          </w:tcPr>
          <w:p w14:paraId="0B393352" w14:textId="77777777" w:rsidR="00DE11E9" w:rsidRPr="00320307" w:rsidRDefault="00DE11E9" w:rsidP="0000224B">
            <w:pPr>
              <w:rPr>
                <w:b/>
                <w:bCs/>
              </w:rPr>
            </w:pPr>
            <w:r w:rsidRPr="00320307">
              <w:rPr>
                <w:b/>
                <w:bCs/>
              </w:rPr>
              <w:t>Discipline</w:t>
            </w:r>
          </w:p>
        </w:tc>
        <w:tc>
          <w:tcPr>
            <w:tcW w:w="1418" w:type="dxa"/>
            <w:shd w:val="clear" w:color="auto" w:fill="BDD6EE" w:themeFill="accent5" w:themeFillTint="66"/>
          </w:tcPr>
          <w:p w14:paraId="6AF34BCD" w14:textId="2D658F6D" w:rsidR="00DE11E9" w:rsidRPr="00320307" w:rsidRDefault="00DE11E9" w:rsidP="0000224B">
            <w:pPr>
              <w:rPr>
                <w:b/>
                <w:bCs/>
              </w:rPr>
            </w:pPr>
            <w:r w:rsidRPr="00320307">
              <w:rPr>
                <w:b/>
                <w:bCs/>
              </w:rPr>
              <w:t>Sub-discipline</w:t>
            </w:r>
          </w:p>
        </w:tc>
        <w:tc>
          <w:tcPr>
            <w:tcW w:w="1417" w:type="dxa"/>
            <w:shd w:val="clear" w:color="auto" w:fill="BDD6EE" w:themeFill="accent5" w:themeFillTint="66"/>
          </w:tcPr>
          <w:p w14:paraId="33656EB4" w14:textId="6EF04250" w:rsidR="00DE11E9" w:rsidRPr="00320307" w:rsidRDefault="00DE11E9" w:rsidP="0000224B">
            <w:pPr>
              <w:rPr>
                <w:b/>
                <w:bCs/>
              </w:rPr>
            </w:pPr>
            <w:r w:rsidRPr="00320307">
              <w:rPr>
                <w:b/>
                <w:bCs/>
              </w:rPr>
              <w:t>Intervention</w:t>
            </w:r>
          </w:p>
        </w:tc>
        <w:tc>
          <w:tcPr>
            <w:tcW w:w="1276" w:type="dxa"/>
            <w:shd w:val="clear" w:color="auto" w:fill="BDD6EE" w:themeFill="accent5" w:themeFillTint="66"/>
          </w:tcPr>
          <w:p w14:paraId="12AFE34C" w14:textId="79F92355" w:rsidR="00DE11E9" w:rsidRPr="00320307" w:rsidRDefault="00DE11E9" w:rsidP="0000224B">
            <w:pPr>
              <w:rPr>
                <w:b/>
                <w:bCs/>
              </w:rPr>
            </w:pPr>
            <w:r w:rsidRPr="00320307">
              <w:rPr>
                <w:b/>
                <w:bCs/>
              </w:rPr>
              <w:t>Design (cluster or individual randomisation)</w:t>
            </w:r>
          </w:p>
        </w:tc>
        <w:tc>
          <w:tcPr>
            <w:tcW w:w="1418" w:type="dxa"/>
            <w:shd w:val="clear" w:color="auto" w:fill="BDD6EE" w:themeFill="accent5" w:themeFillTint="66"/>
          </w:tcPr>
          <w:p w14:paraId="00AF9CC6" w14:textId="1A75125C" w:rsidR="00DE11E9" w:rsidRPr="00320307" w:rsidRDefault="00DE11E9" w:rsidP="0000224B">
            <w:pPr>
              <w:rPr>
                <w:b/>
                <w:bCs/>
              </w:rPr>
            </w:pPr>
            <w:r w:rsidRPr="00320307">
              <w:rPr>
                <w:b/>
                <w:bCs/>
              </w:rPr>
              <w:t>Recruitment focus</w:t>
            </w:r>
          </w:p>
        </w:tc>
        <w:tc>
          <w:tcPr>
            <w:tcW w:w="1275" w:type="dxa"/>
            <w:shd w:val="clear" w:color="auto" w:fill="BDD6EE" w:themeFill="accent5" w:themeFillTint="66"/>
          </w:tcPr>
          <w:p w14:paraId="4FD6D79E" w14:textId="2F3451E3" w:rsidR="00DE11E9" w:rsidRPr="00320307" w:rsidRDefault="00DE11E9" w:rsidP="0000224B">
            <w:pPr>
              <w:rPr>
                <w:b/>
                <w:bCs/>
              </w:rPr>
            </w:pPr>
            <w:r w:rsidRPr="00320307">
              <w:rPr>
                <w:b/>
                <w:bCs/>
              </w:rPr>
              <w:t>Study size</w:t>
            </w:r>
          </w:p>
        </w:tc>
        <w:tc>
          <w:tcPr>
            <w:tcW w:w="1418" w:type="dxa"/>
            <w:shd w:val="clear" w:color="auto" w:fill="BDD6EE" w:themeFill="accent5" w:themeFillTint="66"/>
          </w:tcPr>
          <w:p w14:paraId="19611161" w14:textId="77777777" w:rsidR="00DE11E9" w:rsidRDefault="00DE11E9" w:rsidP="0000224B">
            <w:pPr>
              <w:rPr>
                <w:b/>
                <w:bCs/>
              </w:rPr>
            </w:pPr>
            <w:r w:rsidRPr="00320307">
              <w:rPr>
                <w:b/>
                <w:bCs/>
              </w:rPr>
              <w:t>Participants</w:t>
            </w:r>
            <w:r w:rsidR="008B242F">
              <w:rPr>
                <w:b/>
                <w:bCs/>
              </w:rPr>
              <w:t>//</w:t>
            </w:r>
            <w:r w:rsidRPr="00320307">
              <w:rPr>
                <w:b/>
                <w:bCs/>
              </w:rPr>
              <w:t>decliners</w:t>
            </w:r>
            <w:r w:rsidR="008B242F">
              <w:rPr>
                <w:b/>
                <w:bCs/>
              </w:rPr>
              <w:t>/</w:t>
            </w:r>
          </w:p>
          <w:p w14:paraId="6C1E1A50" w14:textId="22D66BDD" w:rsidR="008B242F" w:rsidRPr="00320307" w:rsidRDefault="008B242F" w:rsidP="0000224B">
            <w:pPr>
              <w:rPr>
                <w:b/>
                <w:bCs/>
              </w:rPr>
            </w:pPr>
            <w:r>
              <w:rPr>
                <w:b/>
                <w:bCs/>
              </w:rPr>
              <w:t>both</w:t>
            </w:r>
          </w:p>
        </w:tc>
        <w:tc>
          <w:tcPr>
            <w:tcW w:w="1417" w:type="dxa"/>
            <w:vMerge/>
            <w:shd w:val="clear" w:color="auto" w:fill="BDD6EE" w:themeFill="accent5" w:themeFillTint="66"/>
          </w:tcPr>
          <w:p w14:paraId="0814F2EC" w14:textId="282D521D" w:rsidR="00DE11E9" w:rsidRPr="00320307" w:rsidRDefault="00DE11E9" w:rsidP="0000224B">
            <w:pPr>
              <w:rPr>
                <w:b/>
                <w:bCs/>
              </w:rPr>
            </w:pPr>
          </w:p>
        </w:tc>
        <w:tc>
          <w:tcPr>
            <w:tcW w:w="1276" w:type="dxa"/>
            <w:vMerge/>
            <w:shd w:val="clear" w:color="auto" w:fill="BDD6EE" w:themeFill="accent5" w:themeFillTint="66"/>
          </w:tcPr>
          <w:p w14:paraId="373EA144" w14:textId="6EBADB5D" w:rsidR="00DE11E9" w:rsidRDefault="00DE11E9" w:rsidP="0000224B">
            <w:pPr>
              <w:rPr>
                <w:b/>
                <w:bCs/>
              </w:rPr>
            </w:pPr>
          </w:p>
        </w:tc>
      </w:tr>
      <w:tr w:rsidR="005B224B" w14:paraId="05415046" w14:textId="77777777" w:rsidTr="006D5561">
        <w:trPr>
          <w:jc w:val="center"/>
        </w:trPr>
        <w:tc>
          <w:tcPr>
            <w:tcW w:w="998" w:type="dxa"/>
          </w:tcPr>
          <w:p w14:paraId="47B853FF" w14:textId="29C0DA9A" w:rsidR="00DE11E9" w:rsidRPr="0088619F" w:rsidRDefault="00DE11E9" w:rsidP="0000224B">
            <w:r>
              <w:lastRenderedPageBreak/>
              <w:t xml:space="preserve">Loskutova et al, 2018 </w:t>
            </w:r>
            <w:r>
              <w:fldChar w:fldCharType="begin">
                <w:fldData xml:space="preserve">PEVuZE5vdGU+PENpdGU+PEF1dGhvcj5Mb3NrdXRvdmE8L0F1dGhvcj48WWVhcj4yMDE4PC9ZZWFy
PjxSZWNOdW0+NjkxOTwvUmVjTnVtPjxEaXNwbGF5VGV4dD4oMjcp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instrText xml:space="preserve"> ADDIN EN.CITE </w:instrText>
            </w:r>
            <w:r>
              <w:fldChar w:fldCharType="begin">
                <w:fldData xml:space="preserve">PEVuZE5vdGU+PENpdGU+PEF1dGhvcj5Mb3NrdXRvdmE8L0F1dGhvcj48WWVhcj4yMDE4PC9ZZWFy
PjxSZWNOdW0+NjkxOTwvUmVjTnVtPjxEaXNwbGF5VGV4dD4oMjcp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instrText xml:space="preserve"> ADDIN EN.CITE.DATA </w:instrText>
            </w:r>
            <w:r>
              <w:fldChar w:fldCharType="end"/>
            </w:r>
            <w:r>
              <w:fldChar w:fldCharType="separate"/>
            </w:r>
            <w:r>
              <w:rPr>
                <w:noProof/>
              </w:rPr>
              <w:t>(27)</w:t>
            </w:r>
            <w:r>
              <w:fldChar w:fldCharType="end"/>
            </w:r>
          </w:p>
        </w:tc>
        <w:tc>
          <w:tcPr>
            <w:tcW w:w="1412" w:type="dxa"/>
          </w:tcPr>
          <w:p w14:paraId="057B35AE" w14:textId="0EC0559D" w:rsidR="00DE11E9" w:rsidRDefault="00DE11E9" w:rsidP="0000224B">
            <w:r>
              <w:t>Sequential explanatory</w:t>
            </w:r>
          </w:p>
        </w:tc>
        <w:tc>
          <w:tcPr>
            <w:tcW w:w="1134" w:type="dxa"/>
          </w:tcPr>
          <w:p w14:paraId="62C71818" w14:textId="77777777" w:rsidR="00DE11E9" w:rsidRDefault="00DE11E9" w:rsidP="0000224B">
            <w:r>
              <w:t>USA</w:t>
            </w:r>
          </w:p>
        </w:tc>
        <w:tc>
          <w:tcPr>
            <w:tcW w:w="1134" w:type="dxa"/>
          </w:tcPr>
          <w:p w14:paraId="0AF4404A" w14:textId="77777777" w:rsidR="00DE11E9" w:rsidRDefault="00DE11E9" w:rsidP="0000224B">
            <w:r>
              <w:t>Renal/Cardiovascular</w:t>
            </w:r>
          </w:p>
        </w:tc>
        <w:tc>
          <w:tcPr>
            <w:tcW w:w="1418" w:type="dxa"/>
          </w:tcPr>
          <w:p w14:paraId="57531C1E" w14:textId="77777777" w:rsidR="00DE11E9" w:rsidRDefault="00DE11E9" w:rsidP="0000224B">
            <w:r>
              <w:t>Chronic Kidney Disease</w:t>
            </w:r>
          </w:p>
        </w:tc>
        <w:tc>
          <w:tcPr>
            <w:tcW w:w="1417" w:type="dxa"/>
          </w:tcPr>
          <w:p w14:paraId="2A6A7E72" w14:textId="77777777" w:rsidR="00DE11E9" w:rsidRDefault="00DE11E9" w:rsidP="0000224B">
            <w:r>
              <w:t>Clinical Decision support + facilitation</w:t>
            </w:r>
          </w:p>
        </w:tc>
        <w:tc>
          <w:tcPr>
            <w:tcW w:w="1276" w:type="dxa"/>
          </w:tcPr>
          <w:p w14:paraId="5281A332" w14:textId="77777777" w:rsidR="00DE11E9" w:rsidRDefault="00DE11E9" w:rsidP="0000224B">
            <w:r>
              <w:t>Cluster</w:t>
            </w:r>
          </w:p>
        </w:tc>
        <w:tc>
          <w:tcPr>
            <w:tcW w:w="1418" w:type="dxa"/>
          </w:tcPr>
          <w:p w14:paraId="525E8F74" w14:textId="504B7599" w:rsidR="00DE11E9" w:rsidRDefault="00DE11E9" w:rsidP="0000224B">
            <w:r>
              <w:t>Practices</w:t>
            </w:r>
          </w:p>
        </w:tc>
        <w:tc>
          <w:tcPr>
            <w:tcW w:w="1275" w:type="dxa"/>
          </w:tcPr>
          <w:p w14:paraId="10B22A43" w14:textId="3304ACBB" w:rsidR="00DE11E9" w:rsidRDefault="007F5379" w:rsidP="0000224B">
            <w:r>
              <w:t>114</w:t>
            </w:r>
            <w:r w:rsidR="00894D16">
              <w:t xml:space="preserve"> </w:t>
            </w:r>
            <w:r w:rsidR="0003634A">
              <w:t>–</w:t>
            </w:r>
            <w:r w:rsidR="00B74274">
              <w:t xml:space="preserve"> </w:t>
            </w:r>
            <w:r w:rsidR="0003634A">
              <w:t xml:space="preserve">25 participants, </w:t>
            </w:r>
            <w:r>
              <w:t>89</w:t>
            </w:r>
            <w:r w:rsidR="0003634A">
              <w:t xml:space="preserve"> non-part</w:t>
            </w:r>
            <w:r>
              <w:t>icipants</w:t>
            </w:r>
            <w:r w:rsidR="00894D16">
              <w:t xml:space="preserve"> </w:t>
            </w:r>
            <w:r w:rsidR="00DE11E9">
              <w:t>(quant &amp; qual)</w:t>
            </w:r>
          </w:p>
        </w:tc>
        <w:tc>
          <w:tcPr>
            <w:tcW w:w="1418" w:type="dxa"/>
          </w:tcPr>
          <w:p w14:paraId="1E0C0D01" w14:textId="0A5E0EB2" w:rsidR="00DE11E9" w:rsidRDefault="007F5379" w:rsidP="0000224B">
            <w:r>
              <w:t>Both</w:t>
            </w:r>
            <w:r w:rsidR="00DE11E9">
              <w:t xml:space="preserve"> (Quant), decliners (Qual)</w:t>
            </w:r>
          </w:p>
        </w:tc>
        <w:tc>
          <w:tcPr>
            <w:tcW w:w="1417" w:type="dxa"/>
          </w:tcPr>
          <w:p w14:paraId="4F5BAFD6" w14:textId="77777777" w:rsidR="00DE11E9" w:rsidRDefault="00DE11E9" w:rsidP="0000224B">
            <w:r>
              <w:t>Barriers in recruiting practices</w:t>
            </w:r>
          </w:p>
        </w:tc>
        <w:tc>
          <w:tcPr>
            <w:tcW w:w="1276" w:type="dxa"/>
          </w:tcPr>
          <w:p w14:paraId="35FEA65F" w14:textId="77777777" w:rsidR="00DE11E9" w:rsidRDefault="00DE11E9" w:rsidP="0000224B">
            <w:r>
              <w:t>Number of practices enrolled</w:t>
            </w:r>
          </w:p>
        </w:tc>
      </w:tr>
      <w:tr w:rsidR="005B224B" w14:paraId="47AC5EDE" w14:textId="77777777" w:rsidTr="006D5561">
        <w:trPr>
          <w:jc w:val="center"/>
        </w:trPr>
        <w:tc>
          <w:tcPr>
            <w:tcW w:w="998" w:type="dxa"/>
          </w:tcPr>
          <w:p w14:paraId="35B14507" w14:textId="2E2C2CF5" w:rsidR="00DE11E9" w:rsidRDefault="00DE11E9" w:rsidP="0000224B">
            <w:r>
              <w:t xml:space="preserve">Brodaty et al, 2013 </w:t>
            </w:r>
            <w:r>
              <w:fldChar w:fldCharType="begin">
                <w:fldData xml:space="preserve">PEVuZE5vdGU+PENpdGU+PEF1dGhvcj5Ccm9kYXR5PC9BdXRob3I+PFllYXI+MjAxMzwvWWVhcj48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</w:fldData>
              </w:fldChar>
            </w:r>
            <w:r>
              <w:instrText xml:space="preserve"> ADDIN EN.CITE </w:instrText>
            </w:r>
            <w:r>
              <w:fldChar w:fldCharType="begin">
                <w:fldData xml:space="preserve">PEVuZE5vdGU+PENpdGU+PEF1dGhvcj5Ccm9kYXR5PC9BdXRob3I+PFllYXI+MjAxMzwvWWVhcj48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</w:fldData>
              </w:fldChar>
            </w:r>
            <w:r>
              <w:instrText xml:space="preserve"> ADDIN EN.CITE.DATA </w:instrText>
            </w:r>
            <w:r>
              <w:fldChar w:fldCharType="end"/>
            </w:r>
            <w:r>
              <w:fldChar w:fldCharType="separate"/>
            </w:r>
            <w:r>
              <w:rPr>
                <w:noProof/>
              </w:rPr>
              <w:t>(28)</w:t>
            </w:r>
            <w:r>
              <w:fldChar w:fldCharType="end"/>
            </w:r>
          </w:p>
        </w:tc>
        <w:tc>
          <w:tcPr>
            <w:tcW w:w="1412" w:type="dxa"/>
          </w:tcPr>
          <w:p w14:paraId="6CB1EED6" w14:textId="77777777" w:rsidR="00DE11E9" w:rsidRDefault="00DE11E9" w:rsidP="0000224B">
            <w:r>
              <w:t>Convergent</w:t>
            </w:r>
          </w:p>
        </w:tc>
        <w:tc>
          <w:tcPr>
            <w:tcW w:w="1134" w:type="dxa"/>
          </w:tcPr>
          <w:p w14:paraId="01248B05" w14:textId="77777777" w:rsidR="00DE11E9" w:rsidRDefault="00DE11E9" w:rsidP="0000224B">
            <w:r>
              <w:t>Australia</w:t>
            </w:r>
          </w:p>
        </w:tc>
        <w:tc>
          <w:tcPr>
            <w:tcW w:w="1134" w:type="dxa"/>
          </w:tcPr>
          <w:p w14:paraId="71F5FB48" w14:textId="663D96DA" w:rsidR="00DE11E9" w:rsidRDefault="00DE11E9" w:rsidP="0000224B">
            <w:r>
              <w:t>Mental Health</w:t>
            </w:r>
          </w:p>
        </w:tc>
        <w:tc>
          <w:tcPr>
            <w:tcW w:w="1418" w:type="dxa"/>
          </w:tcPr>
          <w:p w14:paraId="04B5E967" w14:textId="77777777" w:rsidR="00DE11E9" w:rsidRDefault="00DE11E9" w:rsidP="0000224B">
            <w:r>
              <w:t>Dementia</w:t>
            </w:r>
          </w:p>
        </w:tc>
        <w:tc>
          <w:tcPr>
            <w:tcW w:w="1417" w:type="dxa"/>
          </w:tcPr>
          <w:p w14:paraId="51C7D72E" w14:textId="77777777" w:rsidR="00DE11E9" w:rsidRDefault="00DE11E9" w:rsidP="0000224B">
            <w:r>
              <w:t>Educational</w:t>
            </w:r>
          </w:p>
        </w:tc>
        <w:tc>
          <w:tcPr>
            <w:tcW w:w="1276" w:type="dxa"/>
          </w:tcPr>
          <w:p w14:paraId="7A96D37A" w14:textId="35DD7061" w:rsidR="00DE11E9" w:rsidRDefault="00DE11E9" w:rsidP="0000224B">
            <w:r>
              <w:t>Cluster</w:t>
            </w:r>
          </w:p>
        </w:tc>
        <w:tc>
          <w:tcPr>
            <w:tcW w:w="1418" w:type="dxa"/>
          </w:tcPr>
          <w:p w14:paraId="073BF260" w14:textId="50D158CD" w:rsidR="00DE11E9" w:rsidRDefault="00DE11E9" w:rsidP="0000224B">
            <w:r>
              <w:t>Practitioners</w:t>
            </w:r>
          </w:p>
        </w:tc>
        <w:tc>
          <w:tcPr>
            <w:tcW w:w="1275" w:type="dxa"/>
          </w:tcPr>
          <w:p w14:paraId="21CDF484" w14:textId="2C9A344C" w:rsidR="00DE11E9" w:rsidRDefault="00DE11E9" w:rsidP="0000224B">
            <w:r>
              <w:t>30</w:t>
            </w:r>
            <w:r w:rsidR="00C6087F">
              <w:t xml:space="preserve"> – 20 partici</w:t>
            </w:r>
            <w:r w:rsidR="005447D4">
              <w:t>p</w:t>
            </w:r>
            <w:r w:rsidR="00C6087F">
              <w:t xml:space="preserve">ants, 10 </w:t>
            </w:r>
            <w:r w:rsidR="005447D4">
              <w:t>refusers</w:t>
            </w:r>
          </w:p>
        </w:tc>
        <w:tc>
          <w:tcPr>
            <w:tcW w:w="1418" w:type="dxa"/>
          </w:tcPr>
          <w:p w14:paraId="752A22CC" w14:textId="02C7AFFA" w:rsidR="00DE11E9" w:rsidRDefault="00DE11E9" w:rsidP="0000224B">
            <w:r>
              <w:t>Both</w:t>
            </w:r>
          </w:p>
        </w:tc>
        <w:tc>
          <w:tcPr>
            <w:tcW w:w="1417" w:type="dxa"/>
          </w:tcPr>
          <w:p w14:paraId="02639D9C" w14:textId="77777777" w:rsidR="00DE11E9" w:rsidRDefault="00DE11E9" w:rsidP="0000224B">
            <w:r>
              <w:t>reasons for,</w:t>
            </w:r>
          </w:p>
          <w:p w14:paraId="6C85EAD0" w14:textId="42A22AEF" w:rsidR="00DE11E9" w:rsidRDefault="00DE11E9" w:rsidP="0000224B">
            <w:r>
              <w:t>and barriers against, participation</w:t>
            </w:r>
          </w:p>
        </w:tc>
        <w:tc>
          <w:tcPr>
            <w:tcW w:w="1276" w:type="dxa"/>
          </w:tcPr>
          <w:p w14:paraId="59E10580" w14:textId="79E9776D" w:rsidR="00DE11E9" w:rsidRDefault="00CF493A" w:rsidP="0000224B">
            <w:r>
              <w:t>N/A</w:t>
            </w:r>
          </w:p>
          <w:p w14:paraId="2CA4C1D2" w14:textId="765C9C31" w:rsidR="00CF493A" w:rsidRPr="00CF493A" w:rsidRDefault="00CF493A" w:rsidP="00CF493A"/>
        </w:tc>
      </w:tr>
      <w:tr w:rsidR="005B224B" w14:paraId="49041B1A" w14:textId="77777777" w:rsidTr="006D5561">
        <w:trPr>
          <w:jc w:val="center"/>
        </w:trPr>
        <w:tc>
          <w:tcPr>
            <w:tcW w:w="998" w:type="dxa"/>
          </w:tcPr>
          <w:p w14:paraId="3AC052B9" w14:textId="14775886" w:rsidR="00DE11E9" w:rsidRDefault="00DE11E9" w:rsidP="0000224B">
            <w:r>
              <w:t xml:space="preserve">Blair et al, 2017 </w:t>
            </w:r>
            <w:r>
              <w:fldChar w:fldCharType="begin">
                <w:fldData xml:space="preserve">PEVuZE5vdGU+PENpdGU+PEF1dGhvcj5CbGFpcjwvQXV0aG9yPjxZZWFyPjIwMTc8L1llYXI+PFJl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</w:fldData>
              </w:fldChar>
            </w:r>
            <w:r>
              <w:instrText xml:space="preserve"> ADDIN EN.CITE </w:instrText>
            </w:r>
            <w:r>
              <w:fldChar w:fldCharType="begin">
                <w:fldData xml:space="preserve">PEVuZE5vdGU+PENpdGU+PEF1dGhvcj5CbGFpcjwvQXV0aG9yPjxZZWFyPjIwMTc8L1llYXI+PFJl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</w:fldData>
              </w:fldChar>
            </w:r>
            <w:r>
              <w:instrText xml:space="preserve"> ADDIN EN.CITE.DATA </w:instrText>
            </w:r>
            <w:r>
              <w:fldChar w:fldCharType="end"/>
            </w:r>
            <w:r>
              <w:fldChar w:fldCharType="separate"/>
            </w:r>
            <w:r>
              <w:rPr>
                <w:noProof/>
              </w:rPr>
              <w:t>(29)</w:t>
            </w:r>
            <w:r>
              <w:fldChar w:fldCharType="end"/>
            </w:r>
          </w:p>
        </w:tc>
        <w:tc>
          <w:tcPr>
            <w:tcW w:w="1412" w:type="dxa"/>
          </w:tcPr>
          <w:p w14:paraId="7F326882" w14:textId="77777777" w:rsidR="00DE11E9" w:rsidRDefault="00DE11E9" w:rsidP="0000224B">
            <w:r>
              <w:t>Sequential Explanatory</w:t>
            </w:r>
          </w:p>
        </w:tc>
        <w:tc>
          <w:tcPr>
            <w:tcW w:w="1134" w:type="dxa"/>
          </w:tcPr>
          <w:p w14:paraId="4BE0333E" w14:textId="77777777" w:rsidR="00DE11E9" w:rsidRDefault="00DE11E9" w:rsidP="0000224B">
            <w:r>
              <w:t>UK – England</w:t>
            </w:r>
          </w:p>
        </w:tc>
        <w:tc>
          <w:tcPr>
            <w:tcW w:w="1134" w:type="dxa"/>
          </w:tcPr>
          <w:p w14:paraId="731AC0A4" w14:textId="77777777" w:rsidR="00DE11E9" w:rsidRDefault="00DE11E9" w:rsidP="0000224B">
            <w:r>
              <w:t>Infectious disease</w:t>
            </w:r>
          </w:p>
        </w:tc>
        <w:tc>
          <w:tcPr>
            <w:tcW w:w="1418" w:type="dxa"/>
          </w:tcPr>
          <w:p w14:paraId="645D3BBA" w14:textId="77777777" w:rsidR="00DE11E9" w:rsidRDefault="00DE11E9" w:rsidP="0000224B">
            <w:r>
              <w:t>Antimicrobial resistance</w:t>
            </w:r>
          </w:p>
        </w:tc>
        <w:tc>
          <w:tcPr>
            <w:tcW w:w="1417" w:type="dxa"/>
          </w:tcPr>
          <w:p w14:paraId="67C93AFD" w14:textId="77777777" w:rsidR="00DE11E9" w:rsidRDefault="00DE11E9" w:rsidP="0000224B">
            <w:r>
              <w:t>Multi-modal intervention including clinical decision support</w:t>
            </w:r>
          </w:p>
        </w:tc>
        <w:tc>
          <w:tcPr>
            <w:tcW w:w="1276" w:type="dxa"/>
          </w:tcPr>
          <w:p w14:paraId="2DE8F5BF" w14:textId="77777777" w:rsidR="00DE11E9" w:rsidRDefault="00DE11E9" w:rsidP="0000224B">
            <w:r>
              <w:t>Cluster</w:t>
            </w:r>
          </w:p>
          <w:p w14:paraId="5D286133" w14:textId="77777777" w:rsidR="00DE11E9" w:rsidRPr="00AC7E2C" w:rsidRDefault="00DE11E9" w:rsidP="0000224B"/>
        </w:tc>
        <w:tc>
          <w:tcPr>
            <w:tcW w:w="1418" w:type="dxa"/>
          </w:tcPr>
          <w:p w14:paraId="7125BFEF" w14:textId="2C011B1F" w:rsidR="00DE11E9" w:rsidRDefault="00DE11E9" w:rsidP="0000224B">
            <w:r>
              <w:t>Patients</w:t>
            </w:r>
          </w:p>
        </w:tc>
        <w:tc>
          <w:tcPr>
            <w:tcW w:w="1275" w:type="dxa"/>
          </w:tcPr>
          <w:p w14:paraId="6FB24B15" w14:textId="77777777" w:rsidR="00DE11E9" w:rsidRDefault="00DE11E9" w:rsidP="0000224B">
            <w:r>
              <w:t>28 clinicians (qual – semi-structured interview)</w:t>
            </w:r>
          </w:p>
          <w:p w14:paraId="25F750AD" w14:textId="77777777" w:rsidR="00DE11E9" w:rsidRDefault="00DE11E9" w:rsidP="0000224B"/>
        </w:tc>
        <w:tc>
          <w:tcPr>
            <w:tcW w:w="1418" w:type="dxa"/>
          </w:tcPr>
          <w:p w14:paraId="1BDED3FE" w14:textId="77777777" w:rsidR="00DE11E9" w:rsidRDefault="00DE11E9" w:rsidP="0000224B">
            <w:r>
              <w:t>Participants</w:t>
            </w:r>
          </w:p>
        </w:tc>
        <w:tc>
          <w:tcPr>
            <w:tcW w:w="1417" w:type="dxa"/>
          </w:tcPr>
          <w:p w14:paraId="4E777444" w14:textId="77777777" w:rsidR="00DE11E9" w:rsidRDefault="00DE11E9" w:rsidP="0000224B">
            <w:r>
              <w:t>Recruitment inc differential recruitment</w:t>
            </w:r>
          </w:p>
        </w:tc>
        <w:tc>
          <w:tcPr>
            <w:tcW w:w="1276" w:type="dxa"/>
          </w:tcPr>
          <w:p w14:paraId="3595A5BD" w14:textId="77777777" w:rsidR="00DE11E9" w:rsidRDefault="00DE11E9" w:rsidP="0000224B">
            <w:r>
              <w:t>Numbers and proportions of patients recruited</w:t>
            </w:r>
          </w:p>
        </w:tc>
      </w:tr>
      <w:tr w:rsidR="005B224B" w14:paraId="4D5C2BA3" w14:textId="77777777" w:rsidTr="006D5561">
        <w:trPr>
          <w:jc w:val="center"/>
        </w:trPr>
        <w:tc>
          <w:tcPr>
            <w:tcW w:w="998" w:type="dxa"/>
          </w:tcPr>
          <w:p w14:paraId="3D908D50" w14:textId="6195F496" w:rsidR="00DE11E9" w:rsidRDefault="00DE11E9" w:rsidP="0000224B">
            <w:r>
              <w:t xml:space="preserve">Normansell et al, 2016 </w:t>
            </w:r>
            <w:r>
              <w:fldChar w:fldCharType="begin">
                <w:fldData xml:space="preserve">PEVuZE5vdGU+PENpdGU+PEF1dGhvcj5Ob3JtYW5zZWxsPC9BdXRob3I+PFllYXI+MjAxNjwvWWVh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==
</w:fldData>
              </w:fldChar>
            </w:r>
            <w:r>
              <w:instrText xml:space="preserve"> ADDIN EN.CITE </w:instrText>
            </w:r>
            <w:r>
              <w:fldChar w:fldCharType="begin">
                <w:fldData xml:space="preserve">PEVuZE5vdGU+PENpdGU+PEF1dGhvcj5Ob3JtYW5zZWxsPC9BdXRob3I+PFllYXI+MjAxNjwvWWVh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==
</w:fldData>
              </w:fldChar>
            </w:r>
            <w:r>
              <w:instrText xml:space="preserve"> ADDIN EN.CITE.DATA </w:instrText>
            </w:r>
            <w:r>
              <w:fldChar w:fldCharType="end"/>
            </w:r>
            <w:r>
              <w:fldChar w:fldCharType="separate"/>
            </w:r>
            <w:r>
              <w:rPr>
                <w:noProof/>
              </w:rPr>
              <w:t>(30)</w:t>
            </w:r>
            <w:r>
              <w:fldChar w:fldCharType="end"/>
            </w:r>
          </w:p>
        </w:tc>
        <w:tc>
          <w:tcPr>
            <w:tcW w:w="1412" w:type="dxa"/>
          </w:tcPr>
          <w:p w14:paraId="6D89F9DF" w14:textId="77777777" w:rsidR="00DE11E9" w:rsidRDefault="00DE11E9" w:rsidP="0000224B">
            <w:r>
              <w:t>Sequential explanatory</w:t>
            </w:r>
          </w:p>
        </w:tc>
        <w:tc>
          <w:tcPr>
            <w:tcW w:w="1134" w:type="dxa"/>
          </w:tcPr>
          <w:p w14:paraId="6143C89C" w14:textId="77777777" w:rsidR="00DE11E9" w:rsidRDefault="00DE11E9" w:rsidP="0000224B">
            <w:r>
              <w:t>UK (England)</w:t>
            </w:r>
          </w:p>
        </w:tc>
        <w:tc>
          <w:tcPr>
            <w:tcW w:w="1134" w:type="dxa"/>
          </w:tcPr>
          <w:p w14:paraId="0073F865" w14:textId="77777777" w:rsidR="00DE11E9" w:rsidRDefault="00DE11E9" w:rsidP="0000224B">
            <w:r>
              <w:t>Public Health</w:t>
            </w:r>
          </w:p>
        </w:tc>
        <w:tc>
          <w:tcPr>
            <w:tcW w:w="1418" w:type="dxa"/>
          </w:tcPr>
          <w:p w14:paraId="7C0CE77F" w14:textId="77777777" w:rsidR="00DE11E9" w:rsidRDefault="00DE11E9" w:rsidP="0000224B">
            <w:r>
              <w:t>Physical Activity</w:t>
            </w:r>
          </w:p>
        </w:tc>
        <w:tc>
          <w:tcPr>
            <w:tcW w:w="1417" w:type="dxa"/>
          </w:tcPr>
          <w:p w14:paraId="1619E4CF" w14:textId="5AC730D2" w:rsidR="00DE11E9" w:rsidRDefault="00DE11E9" w:rsidP="0000224B">
            <w:r>
              <w:t>2 intervention arms including pedometer +/- support</w:t>
            </w:r>
          </w:p>
        </w:tc>
        <w:tc>
          <w:tcPr>
            <w:tcW w:w="1276" w:type="dxa"/>
          </w:tcPr>
          <w:p w14:paraId="7A6B86FA" w14:textId="77777777" w:rsidR="00DE11E9" w:rsidRDefault="00DE11E9" w:rsidP="0000224B">
            <w:r>
              <w:t xml:space="preserve">Cluster (by household </w:t>
            </w:r>
            <w:proofErr w:type="gramStart"/>
            <w:r>
              <w:t>not practice</w:t>
            </w:r>
            <w:proofErr w:type="gramEnd"/>
            <w:r>
              <w:t>)</w:t>
            </w:r>
          </w:p>
        </w:tc>
        <w:tc>
          <w:tcPr>
            <w:tcW w:w="1418" w:type="dxa"/>
          </w:tcPr>
          <w:p w14:paraId="0A26245A" w14:textId="3F383DE8" w:rsidR="00DE11E9" w:rsidRDefault="00DE11E9" w:rsidP="0000224B">
            <w:r>
              <w:t>Patients</w:t>
            </w:r>
          </w:p>
        </w:tc>
        <w:tc>
          <w:tcPr>
            <w:tcW w:w="1275" w:type="dxa"/>
          </w:tcPr>
          <w:p w14:paraId="744D4A2A" w14:textId="77777777" w:rsidR="00DE11E9" w:rsidRDefault="00DE11E9" w:rsidP="0000224B">
            <w:r>
              <w:t>1140 survey, 30 interviewed</w:t>
            </w:r>
          </w:p>
        </w:tc>
        <w:tc>
          <w:tcPr>
            <w:tcW w:w="1418" w:type="dxa"/>
          </w:tcPr>
          <w:p w14:paraId="5423134F" w14:textId="77777777" w:rsidR="00DE11E9" w:rsidRDefault="00DE11E9" w:rsidP="0000224B">
            <w:r>
              <w:t>Decliners</w:t>
            </w:r>
          </w:p>
        </w:tc>
        <w:tc>
          <w:tcPr>
            <w:tcW w:w="1417" w:type="dxa"/>
          </w:tcPr>
          <w:p w14:paraId="60A8A6D2" w14:textId="77777777" w:rsidR="00DE11E9" w:rsidRDefault="00DE11E9" w:rsidP="0000224B">
            <w:r>
              <w:t>Reasons for non-participation.</w:t>
            </w:r>
          </w:p>
          <w:p w14:paraId="4114C06C" w14:textId="77777777" w:rsidR="00DE11E9" w:rsidRDefault="00DE11E9" w:rsidP="0000224B"/>
        </w:tc>
        <w:tc>
          <w:tcPr>
            <w:tcW w:w="1276" w:type="dxa"/>
          </w:tcPr>
          <w:p w14:paraId="6F69EAA8" w14:textId="6D6A75B0" w:rsidR="00DE11E9" w:rsidRDefault="00211627" w:rsidP="0000224B">
            <w:r>
              <w:t>N/A</w:t>
            </w:r>
          </w:p>
        </w:tc>
      </w:tr>
      <w:tr w:rsidR="005B224B" w14:paraId="3E39936B" w14:textId="77777777" w:rsidTr="006D5561">
        <w:trPr>
          <w:jc w:val="center"/>
        </w:trPr>
        <w:tc>
          <w:tcPr>
            <w:tcW w:w="998" w:type="dxa"/>
          </w:tcPr>
          <w:p w14:paraId="6402E8C0" w14:textId="466CAC45" w:rsidR="00DE11E9" w:rsidRDefault="00DE11E9" w:rsidP="0000224B">
            <w:r>
              <w:t xml:space="preserve">Foster et al, 2015 </w:t>
            </w:r>
            <w:r>
              <w:fldChar w:fldCharType="begin">
                <w:fldData xml:space="preserve">PEVuZE5vdGU+PENpdGU+PEF1dGhvcj5Gb3N0ZXI8L0F1dGhvcj48WWVhcj4yMDE1PC9ZZWFyPjxS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</w:fldData>
              </w:fldChar>
            </w:r>
            <w:r>
              <w:instrText xml:space="preserve"> ADDIN EN.CITE </w:instrText>
            </w:r>
            <w:r>
              <w:fldChar w:fldCharType="begin">
                <w:fldData xml:space="preserve">PEVuZE5vdGU+PENpdGU+PEF1dGhvcj5Gb3N0ZXI8L0F1dGhvcj48WWVhcj4yMDE1PC9ZZWFyPjxS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</w:fldData>
              </w:fldChar>
            </w:r>
            <w:r>
              <w:instrText xml:space="preserve"> ADDIN EN.CITE.DATA </w:instrText>
            </w:r>
            <w:r>
              <w:fldChar w:fldCharType="end"/>
            </w:r>
            <w:r>
              <w:fldChar w:fldCharType="separate"/>
            </w:r>
            <w:r>
              <w:rPr>
                <w:noProof/>
              </w:rPr>
              <w:t>(31)</w:t>
            </w:r>
            <w:r>
              <w:fldChar w:fldCharType="end"/>
            </w:r>
          </w:p>
        </w:tc>
        <w:tc>
          <w:tcPr>
            <w:tcW w:w="1412" w:type="dxa"/>
          </w:tcPr>
          <w:p w14:paraId="5EA7F41A" w14:textId="77777777" w:rsidR="00DE11E9" w:rsidRDefault="00DE11E9" w:rsidP="0000224B">
            <w:r>
              <w:t>Survey</w:t>
            </w:r>
          </w:p>
        </w:tc>
        <w:tc>
          <w:tcPr>
            <w:tcW w:w="1134" w:type="dxa"/>
          </w:tcPr>
          <w:p w14:paraId="6C4C67ED" w14:textId="77777777" w:rsidR="00DE11E9" w:rsidRDefault="00DE11E9" w:rsidP="0000224B">
            <w:r>
              <w:t>Australia</w:t>
            </w:r>
          </w:p>
        </w:tc>
        <w:tc>
          <w:tcPr>
            <w:tcW w:w="1134" w:type="dxa"/>
          </w:tcPr>
          <w:p w14:paraId="4A3BF12C" w14:textId="77777777" w:rsidR="00DE11E9" w:rsidRDefault="00DE11E9" w:rsidP="0000224B">
            <w:r>
              <w:t>Respiratory</w:t>
            </w:r>
          </w:p>
        </w:tc>
        <w:tc>
          <w:tcPr>
            <w:tcW w:w="1418" w:type="dxa"/>
          </w:tcPr>
          <w:p w14:paraId="78A00B69" w14:textId="77777777" w:rsidR="00DE11E9" w:rsidRDefault="00DE11E9" w:rsidP="0000224B">
            <w:r>
              <w:t>Asthma</w:t>
            </w:r>
          </w:p>
        </w:tc>
        <w:tc>
          <w:tcPr>
            <w:tcW w:w="1417" w:type="dxa"/>
          </w:tcPr>
          <w:p w14:paraId="2EE2A099" w14:textId="77777777" w:rsidR="00DE11E9" w:rsidRDefault="00DE11E9" w:rsidP="0000224B">
            <w:r>
              <w:t>4 intervention groups relating to inhaler adherence</w:t>
            </w:r>
          </w:p>
        </w:tc>
        <w:tc>
          <w:tcPr>
            <w:tcW w:w="1276" w:type="dxa"/>
          </w:tcPr>
          <w:p w14:paraId="4737E553" w14:textId="77777777" w:rsidR="00DE11E9" w:rsidRDefault="00DE11E9" w:rsidP="0000224B">
            <w:proofErr w:type="gramStart"/>
            <w:r>
              <w:t>Professional-cluster</w:t>
            </w:r>
            <w:proofErr w:type="gramEnd"/>
          </w:p>
        </w:tc>
        <w:tc>
          <w:tcPr>
            <w:tcW w:w="1418" w:type="dxa"/>
          </w:tcPr>
          <w:p w14:paraId="46656F87" w14:textId="6BC3025A" w:rsidR="00DE11E9" w:rsidRDefault="00DE11E9" w:rsidP="0000224B">
            <w:r>
              <w:t>Patients</w:t>
            </w:r>
          </w:p>
        </w:tc>
        <w:tc>
          <w:tcPr>
            <w:tcW w:w="1275" w:type="dxa"/>
          </w:tcPr>
          <w:p w14:paraId="3C7467BC" w14:textId="77777777" w:rsidR="00DE11E9" w:rsidRDefault="00DE11E9" w:rsidP="0000224B">
            <w:r>
              <w:t>55 GPs participated</w:t>
            </w:r>
          </w:p>
        </w:tc>
        <w:tc>
          <w:tcPr>
            <w:tcW w:w="1418" w:type="dxa"/>
          </w:tcPr>
          <w:p w14:paraId="58BC5B08" w14:textId="77777777" w:rsidR="00DE11E9" w:rsidRDefault="00DE11E9" w:rsidP="0000224B">
            <w:r>
              <w:t>Participants</w:t>
            </w:r>
          </w:p>
        </w:tc>
        <w:tc>
          <w:tcPr>
            <w:tcW w:w="1417" w:type="dxa"/>
          </w:tcPr>
          <w:p w14:paraId="4CFD238A" w14:textId="77777777" w:rsidR="00DE11E9" w:rsidRDefault="00DE11E9" w:rsidP="0000224B">
            <w:r>
              <w:t>B</w:t>
            </w:r>
            <w:r w:rsidRPr="00EC4D3B">
              <w:t>arriers and facilitators to patient recruitment</w:t>
            </w:r>
          </w:p>
        </w:tc>
        <w:tc>
          <w:tcPr>
            <w:tcW w:w="1276" w:type="dxa"/>
          </w:tcPr>
          <w:p w14:paraId="61275D77" w14:textId="77777777" w:rsidR="00DE11E9" w:rsidRDefault="00DE11E9" w:rsidP="0000224B">
            <w:r>
              <w:t>N/A</w:t>
            </w:r>
          </w:p>
        </w:tc>
      </w:tr>
      <w:tr w:rsidR="005B224B" w14:paraId="2FF7FF94" w14:textId="77777777" w:rsidTr="006D5561">
        <w:trPr>
          <w:jc w:val="center"/>
        </w:trPr>
        <w:tc>
          <w:tcPr>
            <w:tcW w:w="998" w:type="dxa"/>
          </w:tcPr>
          <w:p w14:paraId="41D94D02" w14:textId="0F2DA04F" w:rsidR="00DE11E9" w:rsidRDefault="00DE11E9" w:rsidP="0000224B">
            <w:r>
              <w:t xml:space="preserve">Rogers et al, 2014 </w:t>
            </w:r>
            <w:r>
              <w:fldChar w:fldCharType="begin">
                <w:fldData xml:space="preserve">PEVuZE5vdGU+PENpdGU+PEF1dGhvcj5Sb2dlcnM8L0F1dGhvcj48WWVhcj4yMDE0PC9ZZWFyPjxS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=
</w:fldData>
              </w:fldChar>
            </w:r>
            <w:r>
              <w:instrText xml:space="preserve"> ADDIN EN.CITE </w:instrText>
            </w:r>
            <w:r>
              <w:fldChar w:fldCharType="begin">
                <w:fldData xml:space="preserve">PEVuZE5vdGU+PENpdGU+PEF1dGhvcj5Sb2dlcnM8L0F1dGhvcj48WWVhcj4yMDE0PC9ZZWFyPjxS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=
</w:fldData>
              </w:fldChar>
            </w:r>
            <w:r>
              <w:instrText xml:space="preserve"> ADDIN EN.CITE.DATA </w:instrText>
            </w:r>
            <w:r>
              <w:fldChar w:fldCharType="end"/>
            </w:r>
            <w:r>
              <w:fldChar w:fldCharType="separate"/>
            </w:r>
            <w:r>
              <w:rPr>
                <w:noProof/>
              </w:rPr>
              <w:t>(32)</w:t>
            </w:r>
            <w:r>
              <w:fldChar w:fldCharType="end"/>
            </w:r>
          </w:p>
        </w:tc>
        <w:tc>
          <w:tcPr>
            <w:tcW w:w="1412" w:type="dxa"/>
          </w:tcPr>
          <w:p w14:paraId="486C1719" w14:textId="77777777" w:rsidR="00DE11E9" w:rsidRDefault="00DE11E9" w:rsidP="0000224B">
            <w:r>
              <w:t>Sequential explanatory</w:t>
            </w:r>
          </w:p>
        </w:tc>
        <w:tc>
          <w:tcPr>
            <w:tcW w:w="1134" w:type="dxa"/>
          </w:tcPr>
          <w:p w14:paraId="75BEFDF5" w14:textId="77777777" w:rsidR="00DE11E9" w:rsidRDefault="00DE11E9" w:rsidP="0000224B">
            <w:r>
              <w:t>UK – England</w:t>
            </w:r>
          </w:p>
        </w:tc>
        <w:tc>
          <w:tcPr>
            <w:tcW w:w="1134" w:type="dxa"/>
          </w:tcPr>
          <w:p w14:paraId="3B21A514" w14:textId="77777777" w:rsidR="00DE11E9" w:rsidRDefault="00DE11E9" w:rsidP="0000224B">
            <w:r>
              <w:t>Public Health</w:t>
            </w:r>
          </w:p>
        </w:tc>
        <w:tc>
          <w:tcPr>
            <w:tcW w:w="1418" w:type="dxa"/>
          </w:tcPr>
          <w:p w14:paraId="14C6BA86" w14:textId="77777777" w:rsidR="00DE11E9" w:rsidRDefault="00DE11E9" w:rsidP="0000224B">
            <w:r>
              <w:t>Physical Activity</w:t>
            </w:r>
          </w:p>
        </w:tc>
        <w:tc>
          <w:tcPr>
            <w:tcW w:w="1417" w:type="dxa"/>
          </w:tcPr>
          <w:p w14:paraId="26EE5A62" w14:textId="77777777" w:rsidR="00DE11E9" w:rsidRDefault="00DE11E9" w:rsidP="0000224B">
            <w:r>
              <w:t>Nurse-led exercise intervention</w:t>
            </w:r>
          </w:p>
        </w:tc>
        <w:tc>
          <w:tcPr>
            <w:tcW w:w="1276" w:type="dxa"/>
          </w:tcPr>
          <w:p w14:paraId="210E21D1" w14:textId="77777777" w:rsidR="00DE11E9" w:rsidRDefault="00DE11E9" w:rsidP="0000224B">
            <w:r>
              <w:t>Cluster</w:t>
            </w:r>
          </w:p>
        </w:tc>
        <w:tc>
          <w:tcPr>
            <w:tcW w:w="1418" w:type="dxa"/>
          </w:tcPr>
          <w:p w14:paraId="36341BF4" w14:textId="7F66FD8A" w:rsidR="00DE11E9" w:rsidRDefault="00DE11E9" w:rsidP="0000224B">
            <w:r>
              <w:t>Patients</w:t>
            </w:r>
          </w:p>
        </w:tc>
        <w:tc>
          <w:tcPr>
            <w:tcW w:w="1275" w:type="dxa"/>
          </w:tcPr>
          <w:p w14:paraId="08212EFE" w14:textId="641897C0" w:rsidR="00DE11E9" w:rsidRDefault="001670D0" w:rsidP="0000224B">
            <w:r>
              <w:t xml:space="preserve">988 cross-sectional study (690 </w:t>
            </w:r>
            <w:r w:rsidR="00B77682">
              <w:t>non-</w:t>
            </w:r>
            <w:r>
              <w:lastRenderedPageBreak/>
              <w:t xml:space="preserve">participants, </w:t>
            </w:r>
            <w:r w:rsidR="00D87FA5">
              <w:t>298 participants)</w:t>
            </w:r>
            <w:r w:rsidR="00DE11E9">
              <w:t>,</w:t>
            </w:r>
          </w:p>
          <w:p w14:paraId="7C148775" w14:textId="1E827B31" w:rsidR="00DE11E9" w:rsidRDefault="00DE11E9" w:rsidP="0000224B">
            <w:r>
              <w:t>15 interview</w:t>
            </w:r>
            <w:r w:rsidR="00B77682">
              <w:t>s</w:t>
            </w:r>
          </w:p>
        </w:tc>
        <w:tc>
          <w:tcPr>
            <w:tcW w:w="1418" w:type="dxa"/>
          </w:tcPr>
          <w:p w14:paraId="3A9D94C2" w14:textId="7FBC184F" w:rsidR="00DE11E9" w:rsidRDefault="00DE11E9" w:rsidP="0000224B">
            <w:r>
              <w:lastRenderedPageBreak/>
              <w:t>Both (</w:t>
            </w:r>
            <w:r w:rsidR="00D87FA5">
              <w:t>cross-sectional study</w:t>
            </w:r>
            <w:r>
              <w:t xml:space="preserve">), decliners </w:t>
            </w:r>
            <w:r>
              <w:lastRenderedPageBreak/>
              <w:t>(qual – semi-structured interview)</w:t>
            </w:r>
          </w:p>
        </w:tc>
        <w:tc>
          <w:tcPr>
            <w:tcW w:w="1417" w:type="dxa"/>
          </w:tcPr>
          <w:p w14:paraId="4A6096B1" w14:textId="77777777" w:rsidR="00DE11E9" w:rsidRDefault="00DE11E9" w:rsidP="0000224B">
            <w:r>
              <w:lastRenderedPageBreak/>
              <w:t>Factors influencing recruitment (quant)</w:t>
            </w:r>
          </w:p>
          <w:p w14:paraId="7681D153" w14:textId="77777777" w:rsidR="00DE11E9" w:rsidRDefault="00DE11E9" w:rsidP="0000224B">
            <w:r>
              <w:lastRenderedPageBreak/>
              <w:t>Reason for not participating (qual)</w:t>
            </w:r>
          </w:p>
        </w:tc>
        <w:tc>
          <w:tcPr>
            <w:tcW w:w="1276" w:type="dxa"/>
          </w:tcPr>
          <w:p w14:paraId="0A9FCFEA" w14:textId="77777777" w:rsidR="00DE11E9" w:rsidRDefault="00DE11E9" w:rsidP="0000224B">
            <w:r>
              <w:lastRenderedPageBreak/>
              <w:t>Number recruited</w:t>
            </w:r>
          </w:p>
        </w:tc>
      </w:tr>
      <w:tr w:rsidR="005B224B" w14:paraId="09310C1F" w14:textId="77777777" w:rsidTr="006D5561">
        <w:trPr>
          <w:jc w:val="center"/>
        </w:trPr>
        <w:tc>
          <w:tcPr>
            <w:tcW w:w="998" w:type="dxa"/>
          </w:tcPr>
          <w:p w14:paraId="581493C0" w14:textId="22994378" w:rsidR="00DE11E9" w:rsidRDefault="00DE11E9" w:rsidP="0000224B">
            <w:r>
              <w:t xml:space="preserve">Page et al, 2011 </w:t>
            </w:r>
            <w:r>
              <w:fldChar w:fldCharType="begin">
                <w:fldData xml:space="preserve">PEVuZE5vdGU+PENpdGU+PEF1dGhvcj5QYWdlPC9BdXRob3I+PFllYXI+MjAxMTwvWWVhcj48UmVj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M1PC9wYWdlcz48dm9sdW1lPjExPC92b2x1bWU+PGtl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=
</w:fldData>
              </w:fldChar>
            </w:r>
            <w:r>
              <w:instrText xml:space="preserve"> ADDIN EN.CITE </w:instrText>
            </w:r>
            <w:r>
              <w:fldChar w:fldCharType="begin">
                <w:fldData xml:space="preserve">PEVuZE5vdGU+PENpdGU+PEF1dGhvcj5QYWdlPC9BdXRob3I+PFllYXI+MjAxMTwvWWVhcj48UmVj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=
</w:fldData>
              </w:fldChar>
            </w:r>
            <w:r>
              <w:instrText xml:space="preserve"> ADDIN EN.CITE.DATA </w:instrText>
            </w:r>
            <w:r>
              <w:fldChar w:fldCharType="end"/>
            </w:r>
            <w:r>
              <w:fldChar w:fldCharType="separate"/>
            </w:r>
            <w:r>
              <w:rPr>
                <w:noProof/>
              </w:rPr>
              <w:t>(33)</w:t>
            </w:r>
            <w:r>
              <w:fldChar w:fldCharType="end"/>
            </w:r>
          </w:p>
        </w:tc>
        <w:tc>
          <w:tcPr>
            <w:tcW w:w="1412" w:type="dxa"/>
          </w:tcPr>
          <w:p w14:paraId="2875156D" w14:textId="77777777" w:rsidR="00DE11E9" w:rsidRDefault="00DE11E9" w:rsidP="0000224B">
            <w:r>
              <w:t>Survey</w:t>
            </w:r>
          </w:p>
        </w:tc>
        <w:tc>
          <w:tcPr>
            <w:tcW w:w="1134" w:type="dxa"/>
          </w:tcPr>
          <w:p w14:paraId="2EC3C6EC" w14:textId="77777777" w:rsidR="00DE11E9" w:rsidRDefault="00DE11E9" w:rsidP="0000224B">
            <w:r>
              <w:t>Australia</w:t>
            </w:r>
          </w:p>
        </w:tc>
        <w:tc>
          <w:tcPr>
            <w:tcW w:w="1134" w:type="dxa"/>
          </w:tcPr>
          <w:p w14:paraId="27B31AC9" w14:textId="77777777" w:rsidR="00DE11E9" w:rsidRDefault="00DE11E9" w:rsidP="0000224B">
            <w:r>
              <w:t>MSK</w:t>
            </w:r>
          </w:p>
        </w:tc>
        <w:tc>
          <w:tcPr>
            <w:tcW w:w="1418" w:type="dxa"/>
          </w:tcPr>
          <w:p w14:paraId="1D175CB3" w14:textId="77777777" w:rsidR="00DE11E9" w:rsidRDefault="00DE11E9" w:rsidP="0000224B">
            <w:r>
              <w:t>Low back pain</w:t>
            </w:r>
          </w:p>
        </w:tc>
        <w:tc>
          <w:tcPr>
            <w:tcW w:w="1417" w:type="dxa"/>
          </w:tcPr>
          <w:p w14:paraId="244C040A" w14:textId="77777777" w:rsidR="00DE11E9" w:rsidRDefault="00DE11E9" w:rsidP="0000224B">
            <w:r>
              <w:t>Behaviour change intervention – guideline adherence</w:t>
            </w:r>
          </w:p>
        </w:tc>
        <w:tc>
          <w:tcPr>
            <w:tcW w:w="1276" w:type="dxa"/>
          </w:tcPr>
          <w:p w14:paraId="1343B247" w14:textId="77777777" w:rsidR="00DE11E9" w:rsidRDefault="00DE11E9" w:rsidP="0000224B">
            <w:r>
              <w:t>Cluster (practitioner)</w:t>
            </w:r>
          </w:p>
        </w:tc>
        <w:tc>
          <w:tcPr>
            <w:tcW w:w="1418" w:type="dxa"/>
          </w:tcPr>
          <w:p w14:paraId="271AFB93" w14:textId="68AD13C5" w:rsidR="00DE11E9" w:rsidRDefault="00DE11E9" w:rsidP="0000224B">
            <w:r>
              <w:t>Patients</w:t>
            </w:r>
          </w:p>
        </w:tc>
        <w:tc>
          <w:tcPr>
            <w:tcW w:w="1275" w:type="dxa"/>
          </w:tcPr>
          <w:p w14:paraId="51320F91" w14:textId="77777777" w:rsidR="00DE11E9" w:rsidRDefault="00DE11E9" w:rsidP="0000224B">
            <w:r>
              <w:t>79 GPs (quant), 44 GPs (qual)</w:t>
            </w:r>
          </w:p>
        </w:tc>
        <w:tc>
          <w:tcPr>
            <w:tcW w:w="1418" w:type="dxa"/>
          </w:tcPr>
          <w:p w14:paraId="088C0D5D" w14:textId="77777777" w:rsidR="00DE11E9" w:rsidRDefault="00DE11E9" w:rsidP="0000224B">
            <w:r>
              <w:t xml:space="preserve">Both </w:t>
            </w:r>
          </w:p>
        </w:tc>
        <w:tc>
          <w:tcPr>
            <w:tcW w:w="1417" w:type="dxa"/>
          </w:tcPr>
          <w:p w14:paraId="7FE95A89" w14:textId="77777777" w:rsidR="00DE11E9" w:rsidRDefault="00DE11E9" w:rsidP="0000224B">
            <w:r>
              <w:t>Factors contributing to GPs’ recruitment of patients</w:t>
            </w:r>
          </w:p>
        </w:tc>
        <w:tc>
          <w:tcPr>
            <w:tcW w:w="1276" w:type="dxa"/>
          </w:tcPr>
          <w:p w14:paraId="49D4F112" w14:textId="335C5585" w:rsidR="00DE11E9" w:rsidRDefault="00252DA2" w:rsidP="0000224B">
            <w:r>
              <w:t>N/A</w:t>
            </w:r>
          </w:p>
        </w:tc>
      </w:tr>
      <w:tr w:rsidR="005B224B" w14:paraId="659330CA" w14:textId="77777777" w:rsidTr="006D5561">
        <w:trPr>
          <w:jc w:val="center"/>
        </w:trPr>
        <w:tc>
          <w:tcPr>
            <w:tcW w:w="998" w:type="dxa"/>
          </w:tcPr>
          <w:p w14:paraId="39AAA6CD" w14:textId="0F959DA1" w:rsidR="00DE11E9" w:rsidRDefault="00DE11E9" w:rsidP="0000224B">
            <w:r>
              <w:t xml:space="preserve">Gunn et al, 2008 </w:t>
            </w:r>
            <w:r>
              <w:fldChar w:fldCharType="begin">
                <w:fldData xml:space="preserve">PEVuZE5vdGU+PENpdGU+PEF1dGhvcj5HdW5uPC9BdXRob3I+PFllYXI+MjAwODwvWWVhcj48UmVj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</w:fldData>
              </w:fldChar>
            </w:r>
            <w:r>
              <w:instrText xml:space="preserve"> ADDIN EN.CITE </w:instrText>
            </w:r>
            <w:r>
              <w:fldChar w:fldCharType="begin">
                <w:fldData xml:space="preserve">PEVuZE5vdGU+PENpdGU+PEF1dGhvcj5HdW5uPC9BdXRob3I+PFllYXI+MjAwODwvWWVhcj48UmVj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</w:fldData>
              </w:fldChar>
            </w:r>
            <w:r>
              <w:instrText xml:space="preserve"> ADDIN EN.CITE.DATA </w:instrText>
            </w:r>
            <w:r>
              <w:fldChar w:fldCharType="end"/>
            </w:r>
            <w:r>
              <w:fldChar w:fldCharType="separate"/>
            </w:r>
            <w:r>
              <w:rPr>
                <w:noProof/>
              </w:rPr>
              <w:t>(34)</w:t>
            </w:r>
            <w:r>
              <w:fldChar w:fldCharType="end"/>
            </w:r>
          </w:p>
        </w:tc>
        <w:tc>
          <w:tcPr>
            <w:tcW w:w="1412" w:type="dxa"/>
          </w:tcPr>
          <w:p w14:paraId="62CDE063" w14:textId="62DC7DB7" w:rsidR="00DE11E9" w:rsidRDefault="00480FCF" w:rsidP="0000224B">
            <w:r>
              <w:t>S</w:t>
            </w:r>
            <w:r w:rsidR="00DE11E9">
              <w:t>urvey</w:t>
            </w:r>
          </w:p>
        </w:tc>
        <w:tc>
          <w:tcPr>
            <w:tcW w:w="1134" w:type="dxa"/>
          </w:tcPr>
          <w:p w14:paraId="0F260E9C" w14:textId="77777777" w:rsidR="00DE11E9" w:rsidRDefault="00DE11E9" w:rsidP="0000224B">
            <w:r>
              <w:t>Australia</w:t>
            </w:r>
          </w:p>
        </w:tc>
        <w:tc>
          <w:tcPr>
            <w:tcW w:w="1134" w:type="dxa"/>
          </w:tcPr>
          <w:p w14:paraId="420B2594" w14:textId="77777777" w:rsidR="00DE11E9" w:rsidRDefault="00DE11E9" w:rsidP="0000224B">
            <w:r>
              <w:t>Public Health</w:t>
            </w:r>
          </w:p>
        </w:tc>
        <w:tc>
          <w:tcPr>
            <w:tcW w:w="1418" w:type="dxa"/>
          </w:tcPr>
          <w:p w14:paraId="40AD6D5E" w14:textId="77777777" w:rsidR="00DE11E9" w:rsidRDefault="00DE11E9" w:rsidP="0000224B">
            <w:r>
              <w:t>Childhood overweight/obesity</w:t>
            </w:r>
          </w:p>
        </w:tc>
        <w:tc>
          <w:tcPr>
            <w:tcW w:w="1417" w:type="dxa"/>
          </w:tcPr>
          <w:p w14:paraId="58497761" w14:textId="77777777" w:rsidR="00DE11E9" w:rsidRDefault="00DE11E9" w:rsidP="0000224B">
            <w:r>
              <w:t>4 GP consultations re: weight loss</w:t>
            </w:r>
          </w:p>
        </w:tc>
        <w:tc>
          <w:tcPr>
            <w:tcW w:w="1276" w:type="dxa"/>
          </w:tcPr>
          <w:p w14:paraId="1575A1FA" w14:textId="77777777" w:rsidR="00DE11E9" w:rsidRDefault="00DE11E9" w:rsidP="0000224B">
            <w:r>
              <w:t>Individual</w:t>
            </w:r>
          </w:p>
        </w:tc>
        <w:tc>
          <w:tcPr>
            <w:tcW w:w="1418" w:type="dxa"/>
          </w:tcPr>
          <w:p w14:paraId="5CD3B036" w14:textId="77777777" w:rsidR="00DE11E9" w:rsidRDefault="00DE11E9" w:rsidP="0000224B">
            <w:r>
              <w:t>Practitioners</w:t>
            </w:r>
          </w:p>
        </w:tc>
        <w:tc>
          <w:tcPr>
            <w:tcW w:w="1275" w:type="dxa"/>
          </w:tcPr>
          <w:p w14:paraId="401BF0E4" w14:textId="745B4EC1" w:rsidR="00DE11E9" w:rsidRDefault="00DE11E9" w:rsidP="0000224B">
            <w:r>
              <w:t>30</w:t>
            </w:r>
          </w:p>
        </w:tc>
        <w:tc>
          <w:tcPr>
            <w:tcW w:w="1418" w:type="dxa"/>
          </w:tcPr>
          <w:p w14:paraId="0AF53C8A" w14:textId="77777777" w:rsidR="00DE11E9" w:rsidRDefault="00DE11E9" w:rsidP="0000224B">
            <w:r>
              <w:t>Participants</w:t>
            </w:r>
          </w:p>
        </w:tc>
        <w:tc>
          <w:tcPr>
            <w:tcW w:w="1417" w:type="dxa"/>
          </w:tcPr>
          <w:p w14:paraId="7D202836" w14:textId="77777777" w:rsidR="00DE11E9" w:rsidRDefault="00DE11E9" w:rsidP="0000224B">
            <w:r>
              <w:t>Why GPs took part in the trial</w:t>
            </w:r>
          </w:p>
        </w:tc>
        <w:tc>
          <w:tcPr>
            <w:tcW w:w="1276" w:type="dxa"/>
          </w:tcPr>
          <w:p w14:paraId="485C753B" w14:textId="182D2836" w:rsidR="00DE11E9" w:rsidRDefault="00411F03" w:rsidP="0000224B">
            <w:r>
              <w:t>N/A</w:t>
            </w:r>
          </w:p>
          <w:p w14:paraId="655AC061" w14:textId="6C5D0A2E" w:rsidR="00411F03" w:rsidRPr="00411F03" w:rsidRDefault="00411F03" w:rsidP="00411F03"/>
        </w:tc>
      </w:tr>
      <w:tr w:rsidR="005B224B" w14:paraId="6936730F" w14:textId="77777777" w:rsidTr="006D5561">
        <w:trPr>
          <w:jc w:val="center"/>
        </w:trPr>
        <w:tc>
          <w:tcPr>
            <w:tcW w:w="998" w:type="dxa"/>
          </w:tcPr>
          <w:p w14:paraId="5AC39045" w14:textId="7B071379" w:rsidR="00DE11E9" w:rsidRDefault="00DE11E9" w:rsidP="0000224B">
            <w:r>
              <w:t xml:space="preserve">Shelton et al, 2002 </w:t>
            </w:r>
            <w:r>
              <w:fldChar w:fldCharType="begin">
                <w:fldData xml:space="preserve">PEVuZE5vdGU+PENpdGU+PEF1dGhvcj5TaGVsdG9uPC9BdXRob3I+PFllYXI+MjAwMjwvWWVhcj48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</w:fldData>
              </w:fldChar>
            </w:r>
            <w:r>
              <w:instrText xml:space="preserve"> ADDIN EN.CITE </w:instrText>
            </w:r>
            <w:r>
              <w:fldChar w:fldCharType="begin">
                <w:fldData xml:space="preserve">PEVuZE5vdGU+PENpdGU+PEF1dGhvcj5TaGVsdG9uPC9BdXRob3I+PFllYXI+MjAwMjwvWWVhcj48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</w:fldData>
              </w:fldChar>
            </w:r>
            <w:r>
              <w:instrText xml:space="preserve"> ADDIN EN.CITE.DATA </w:instrText>
            </w:r>
            <w:r>
              <w:fldChar w:fldCharType="end"/>
            </w:r>
            <w:r>
              <w:fldChar w:fldCharType="separate"/>
            </w:r>
            <w:r>
              <w:rPr>
                <w:noProof/>
              </w:rPr>
              <w:t>(35)</w:t>
            </w:r>
            <w:r>
              <w:fldChar w:fldCharType="end"/>
            </w:r>
          </w:p>
        </w:tc>
        <w:tc>
          <w:tcPr>
            <w:tcW w:w="1412" w:type="dxa"/>
          </w:tcPr>
          <w:p w14:paraId="1B828D92" w14:textId="6338A035" w:rsidR="00DE11E9" w:rsidRDefault="00DE11E9" w:rsidP="0000224B">
            <w:r>
              <w:t>cross-sectional study and interviews</w:t>
            </w:r>
          </w:p>
        </w:tc>
        <w:tc>
          <w:tcPr>
            <w:tcW w:w="1134" w:type="dxa"/>
          </w:tcPr>
          <w:p w14:paraId="7A7DE018" w14:textId="77777777" w:rsidR="00DE11E9" w:rsidRDefault="00DE11E9" w:rsidP="0000224B">
            <w:r>
              <w:t>USA</w:t>
            </w:r>
          </w:p>
        </w:tc>
        <w:tc>
          <w:tcPr>
            <w:tcW w:w="1134" w:type="dxa"/>
          </w:tcPr>
          <w:p w14:paraId="4A0AF28D" w14:textId="77777777" w:rsidR="00DE11E9" w:rsidRDefault="00DE11E9" w:rsidP="0000224B">
            <w:r>
              <w:t>Cancer</w:t>
            </w:r>
          </w:p>
        </w:tc>
        <w:tc>
          <w:tcPr>
            <w:tcW w:w="1418" w:type="dxa"/>
          </w:tcPr>
          <w:p w14:paraId="2107F28D" w14:textId="77777777" w:rsidR="00DE11E9" w:rsidRDefault="00DE11E9" w:rsidP="0000224B">
            <w:r>
              <w:t>Screening/counselling</w:t>
            </w:r>
          </w:p>
        </w:tc>
        <w:tc>
          <w:tcPr>
            <w:tcW w:w="1417" w:type="dxa"/>
          </w:tcPr>
          <w:p w14:paraId="48F0D135" w14:textId="1B804405" w:rsidR="00DE11E9" w:rsidRDefault="00DE11E9" w:rsidP="0000224B">
            <w:r w:rsidRPr="005807CE">
              <w:t>Not stated and protocol not available</w:t>
            </w:r>
          </w:p>
        </w:tc>
        <w:tc>
          <w:tcPr>
            <w:tcW w:w="1276" w:type="dxa"/>
          </w:tcPr>
          <w:p w14:paraId="5996AAC1" w14:textId="4E12B1D2" w:rsidR="00DE11E9" w:rsidRDefault="00DE11E9" w:rsidP="0000224B">
            <w:r>
              <w:t>Cluster</w:t>
            </w:r>
          </w:p>
        </w:tc>
        <w:tc>
          <w:tcPr>
            <w:tcW w:w="1418" w:type="dxa"/>
          </w:tcPr>
          <w:p w14:paraId="0421996A" w14:textId="314D3B6A" w:rsidR="00DE11E9" w:rsidRDefault="00DE11E9" w:rsidP="0000224B">
            <w:r w:rsidRPr="005807CE">
              <w:t>Practitioners</w:t>
            </w:r>
          </w:p>
        </w:tc>
        <w:tc>
          <w:tcPr>
            <w:tcW w:w="1275" w:type="dxa"/>
          </w:tcPr>
          <w:p w14:paraId="75D31F22" w14:textId="77777777" w:rsidR="00DE11E9" w:rsidRDefault="00DE11E9" w:rsidP="0000224B">
            <w:r>
              <w:t>136 participants</w:t>
            </w:r>
          </w:p>
          <w:p w14:paraId="18072F2F" w14:textId="2D940D60" w:rsidR="00DE11E9" w:rsidRDefault="00DE11E9" w:rsidP="0000224B">
            <w:r>
              <w:t>59 decliners</w:t>
            </w:r>
          </w:p>
        </w:tc>
        <w:tc>
          <w:tcPr>
            <w:tcW w:w="1418" w:type="dxa"/>
          </w:tcPr>
          <w:p w14:paraId="66A9CFF9" w14:textId="44A46D88" w:rsidR="00DE11E9" w:rsidRDefault="00DE11E9" w:rsidP="0000224B">
            <w:r>
              <w:t>Both</w:t>
            </w:r>
          </w:p>
        </w:tc>
        <w:tc>
          <w:tcPr>
            <w:tcW w:w="1417" w:type="dxa"/>
          </w:tcPr>
          <w:p w14:paraId="1B9C829D" w14:textId="64D288B5" w:rsidR="00DE11E9" w:rsidRDefault="00DE11E9" w:rsidP="0000224B">
            <w:r>
              <w:t>Practice and physician characteristics</w:t>
            </w:r>
          </w:p>
        </w:tc>
        <w:tc>
          <w:tcPr>
            <w:tcW w:w="1276" w:type="dxa"/>
          </w:tcPr>
          <w:p w14:paraId="1128E719" w14:textId="180ACEE5" w:rsidR="00DE11E9" w:rsidRDefault="004F39C6" w:rsidP="0000224B">
            <w:r>
              <w:t>Number o</w:t>
            </w:r>
            <w:r w:rsidR="00E56EE8">
              <w:t>f</w:t>
            </w:r>
            <w:r>
              <w:t xml:space="preserve"> participants</w:t>
            </w:r>
          </w:p>
        </w:tc>
      </w:tr>
      <w:tr w:rsidR="005B224B" w14:paraId="0B13690F" w14:textId="77777777" w:rsidTr="006D5561">
        <w:trPr>
          <w:jc w:val="center"/>
        </w:trPr>
        <w:tc>
          <w:tcPr>
            <w:tcW w:w="998" w:type="dxa"/>
          </w:tcPr>
          <w:p w14:paraId="68E90381" w14:textId="717999BA" w:rsidR="00DE11E9" w:rsidRDefault="00DE11E9" w:rsidP="0000224B">
            <w:r>
              <w:t xml:space="preserve">Petty et al, 2001 </w:t>
            </w:r>
            <w:r>
              <w:fldChar w:fldCharType="begin">
                <w:fldData xml:space="preserve">PEVuZE5vdGU+PENpdGU+PEF1dGhvcj5QZXR0eTwvQXV0aG9yPjxZZWFyPjIwMDE8L1llYXI+PFJl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gB=
</w:fldData>
              </w:fldChar>
            </w:r>
            <w:r>
              <w:instrText xml:space="preserve"> ADDIN EN.CITE </w:instrText>
            </w:r>
            <w:r>
              <w:fldChar w:fldCharType="begin">
                <w:fldData xml:space="preserve">PEVuZE5vdGU+PENpdGU+PEF1dGhvcj5QZXR0eTwvQXV0aG9yPjxZZWFyPjIwMDE8L1llYXI+PFJl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gB=
</w:fldData>
              </w:fldChar>
            </w:r>
            <w:r>
              <w:instrText xml:space="preserve"> ADDIN EN.CITE.DATA </w:instrText>
            </w:r>
            <w:r>
              <w:fldChar w:fldCharType="end"/>
            </w:r>
            <w:r>
              <w:fldChar w:fldCharType="separate"/>
            </w:r>
            <w:r>
              <w:rPr>
                <w:noProof/>
              </w:rPr>
              <w:t>(36)</w:t>
            </w:r>
            <w:r>
              <w:fldChar w:fldCharType="end"/>
            </w:r>
          </w:p>
        </w:tc>
        <w:tc>
          <w:tcPr>
            <w:tcW w:w="1412" w:type="dxa"/>
          </w:tcPr>
          <w:p w14:paraId="4E384BC5" w14:textId="4DE33082" w:rsidR="00DE11E9" w:rsidRDefault="0015615E" w:rsidP="0000224B">
            <w:r>
              <w:t>Cross-sectional study and interviews</w:t>
            </w:r>
          </w:p>
        </w:tc>
        <w:tc>
          <w:tcPr>
            <w:tcW w:w="1134" w:type="dxa"/>
          </w:tcPr>
          <w:p w14:paraId="60BFB196" w14:textId="77777777" w:rsidR="00DE11E9" w:rsidRDefault="00DE11E9" w:rsidP="0000224B">
            <w:r>
              <w:t>UK - England</w:t>
            </w:r>
          </w:p>
        </w:tc>
        <w:tc>
          <w:tcPr>
            <w:tcW w:w="1134" w:type="dxa"/>
          </w:tcPr>
          <w:p w14:paraId="350CAC59" w14:textId="77777777" w:rsidR="00DE11E9" w:rsidRDefault="00DE11E9" w:rsidP="0000224B">
            <w:r>
              <w:t>Care of older adults</w:t>
            </w:r>
          </w:p>
        </w:tc>
        <w:tc>
          <w:tcPr>
            <w:tcW w:w="1418" w:type="dxa"/>
          </w:tcPr>
          <w:p w14:paraId="423C988A" w14:textId="77777777" w:rsidR="00DE11E9" w:rsidRDefault="00DE11E9" w:rsidP="0000224B">
            <w:r>
              <w:t>Prescribing</w:t>
            </w:r>
          </w:p>
        </w:tc>
        <w:tc>
          <w:tcPr>
            <w:tcW w:w="1417" w:type="dxa"/>
          </w:tcPr>
          <w:p w14:paraId="29B4C78B" w14:textId="77777777" w:rsidR="00DE11E9" w:rsidRDefault="00DE11E9" w:rsidP="0000224B">
            <w:r>
              <w:t>Pharmacist-run medication review</w:t>
            </w:r>
          </w:p>
        </w:tc>
        <w:tc>
          <w:tcPr>
            <w:tcW w:w="1276" w:type="dxa"/>
          </w:tcPr>
          <w:p w14:paraId="1757D812" w14:textId="77777777" w:rsidR="00DE11E9" w:rsidRDefault="00DE11E9" w:rsidP="0000224B">
            <w:r>
              <w:t>Individual</w:t>
            </w:r>
          </w:p>
        </w:tc>
        <w:tc>
          <w:tcPr>
            <w:tcW w:w="1418" w:type="dxa"/>
          </w:tcPr>
          <w:p w14:paraId="2008E356" w14:textId="67870410" w:rsidR="00DE11E9" w:rsidRDefault="00DE11E9" w:rsidP="0000224B">
            <w:r>
              <w:t>Patients</w:t>
            </w:r>
          </w:p>
        </w:tc>
        <w:tc>
          <w:tcPr>
            <w:tcW w:w="1275" w:type="dxa"/>
          </w:tcPr>
          <w:p w14:paraId="100627F2" w14:textId="2D7599DB" w:rsidR="00DE11E9" w:rsidRDefault="00DE11E9" w:rsidP="0000224B">
            <w:r>
              <w:t>2403</w:t>
            </w:r>
            <w:r w:rsidR="00E56EE8">
              <w:t xml:space="preserve"> – 1214 </w:t>
            </w:r>
            <w:r w:rsidR="00B15211">
              <w:t>consented, 1189 non-consented</w:t>
            </w:r>
            <w:r>
              <w:t xml:space="preserve"> (quant), 68 (qual)</w:t>
            </w:r>
          </w:p>
        </w:tc>
        <w:tc>
          <w:tcPr>
            <w:tcW w:w="1418" w:type="dxa"/>
          </w:tcPr>
          <w:p w14:paraId="57373040" w14:textId="77777777" w:rsidR="00DE11E9" w:rsidRDefault="00DE11E9" w:rsidP="0000224B">
            <w:r>
              <w:t>Both (quant), decliners (qual)</w:t>
            </w:r>
          </w:p>
        </w:tc>
        <w:tc>
          <w:tcPr>
            <w:tcW w:w="1417" w:type="dxa"/>
          </w:tcPr>
          <w:p w14:paraId="7B42F012" w14:textId="77777777" w:rsidR="00DE11E9" w:rsidRDefault="00DE11E9" w:rsidP="0000224B">
            <w:proofErr w:type="gramStart"/>
            <w:r>
              <w:t>A number of</w:t>
            </w:r>
            <w:proofErr w:type="gramEnd"/>
            <w:r>
              <w:t xml:space="preserve"> patient factors. Quant</w:t>
            </w:r>
          </w:p>
          <w:p w14:paraId="5200E729" w14:textId="77777777" w:rsidR="00DE11E9" w:rsidRDefault="00DE11E9" w:rsidP="0000224B">
            <w:r>
              <w:t>Reasons why patients declined to consent to the study</w:t>
            </w:r>
          </w:p>
        </w:tc>
        <w:tc>
          <w:tcPr>
            <w:tcW w:w="1276" w:type="dxa"/>
          </w:tcPr>
          <w:p w14:paraId="2BEF0158" w14:textId="77777777" w:rsidR="00DE11E9" w:rsidRDefault="00DE11E9" w:rsidP="0000224B">
            <w:r>
              <w:t>Number of patients recruited and rates</w:t>
            </w:r>
          </w:p>
        </w:tc>
      </w:tr>
    </w:tbl>
    <w:p w14:paraId="4786D041" w14:textId="348A4B56" w:rsidR="0009032A" w:rsidRDefault="00325A94">
      <w:r>
        <w:t>Table 1: Summary of study characteristics</w:t>
      </w:r>
    </w:p>
    <w:p w14:paraId="38790346" w14:textId="157F76E3" w:rsidR="0009032A" w:rsidRDefault="0009032A"/>
    <w:p w14:paraId="5600AFDD" w14:textId="45C286BB" w:rsidR="0009032A" w:rsidRPr="0009032A" w:rsidRDefault="0009032A">
      <w:pPr>
        <w:rPr>
          <w:b/>
          <w:bCs/>
        </w:rPr>
      </w:pPr>
      <w:r w:rsidRPr="0009032A">
        <w:rPr>
          <w:b/>
          <w:bCs/>
        </w:rPr>
        <w:t>References</w:t>
      </w:r>
    </w:p>
    <w:p w14:paraId="3B7E7029" w14:textId="77777777" w:rsidR="002F09D5" w:rsidRPr="002F09D5" w:rsidRDefault="0023446C" w:rsidP="002F09D5">
      <w:pPr>
        <w:pStyle w:val="EndNoteBibliography"/>
        <w:spacing w:after="0"/>
      </w:pPr>
      <w:r>
        <w:lastRenderedPageBreak/>
        <w:fldChar w:fldCharType="begin"/>
      </w:r>
      <w:r>
        <w:instrText xml:space="preserve"> ADDIN EN.REFLIST </w:instrText>
      </w:r>
      <w:r>
        <w:fldChar w:fldCharType="separate"/>
      </w:r>
      <w:r w:rsidR="002F09D5" w:rsidRPr="002F09D5">
        <w:t>1.</w:t>
      </w:r>
      <w:r w:rsidR="002F09D5" w:rsidRPr="002F09D5">
        <w:tab/>
        <w:t>Markun S, Rosemann T, Dalla-Lana K, Steurer-Stey C. The impact of case finding on the recruitment yield for COPD research in primary care: An observational study. Respiration. 2016;92(5):308-15.</w:t>
      </w:r>
    </w:p>
    <w:p w14:paraId="22AD1BFD" w14:textId="77777777" w:rsidR="002F09D5" w:rsidRPr="002F09D5" w:rsidRDefault="002F09D5" w:rsidP="002F09D5">
      <w:pPr>
        <w:pStyle w:val="EndNoteBibliography"/>
        <w:spacing w:after="0"/>
      </w:pPr>
      <w:r w:rsidRPr="002F09D5">
        <w:t>2.</w:t>
      </w:r>
      <w:r w:rsidRPr="002F09D5">
        <w:tab/>
        <w:t>Powell K, Wilson VJ, Redmond NM, Gaunt DM, Ridd MJ. Exceeding the recruitment target in a primary care paediatric trial: an evaluation of the Choice of Moisturiser for Eczema Treatment (COMET) feasibility randomised controlled trial. Trials [Electronic Resource]. 2016;17(1):550.</w:t>
      </w:r>
    </w:p>
    <w:p w14:paraId="1E3501BD" w14:textId="77777777" w:rsidR="002F09D5" w:rsidRPr="002F09D5" w:rsidRDefault="002F09D5" w:rsidP="002F09D5">
      <w:pPr>
        <w:pStyle w:val="EndNoteBibliography"/>
        <w:spacing w:after="0"/>
      </w:pPr>
      <w:r w:rsidRPr="002F09D5">
        <w:t>3.</w:t>
      </w:r>
      <w:r w:rsidRPr="002F09D5">
        <w:tab/>
        <w:t>Horspool MJ, Julious SA, Mooney C, May R, Sully B, Smithson WH. Preventing and Lessening Exacerbations of Asthma in School-aged children Associated with a New Term (PLEASANT): Recruiting Primary Care Research Sites-the PLEASANT experience. NPJ Primary Care Respiratory Medicine. 2015;25:15066.</w:t>
      </w:r>
    </w:p>
    <w:p w14:paraId="2B544391" w14:textId="77777777" w:rsidR="002F09D5" w:rsidRPr="002F09D5" w:rsidRDefault="002F09D5" w:rsidP="002F09D5">
      <w:pPr>
        <w:pStyle w:val="EndNoteBibliography"/>
        <w:spacing w:after="0"/>
      </w:pPr>
      <w:r w:rsidRPr="002F09D5">
        <w:t>4.</w:t>
      </w:r>
      <w:r w:rsidRPr="002F09D5">
        <w:tab/>
        <w:t>Claudine G. Jennings TMM, Li Wei MJB, Lewis McConnachie IS. Does offering an incentive payment improve recruitment to clinical trials and increase the proportion of socially deprived and elderly participants? 2015;16(1):80.</w:t>
      </w:r>
    </w:p>
    <w:p w14:paraId="149225B2" w14:textId="77777777" w:rsidR="002F09D5" w:rsidRPr="002F09D5" w:rsidRDefault="002F09D5" w:rsidP="002F09D5">
      <w:pPr>
        <w:pStyle w:val="EndNoteBibliography"/>
        <w:spacing w:after="0"/>
      </w:pPr>
      <w:r w:rsidRPr="002F09D5">
        <w:t>5.</w:t>
      </w:r>
      <w:r w:rsidRPr="002F09D5">
        <w:tab/>
        <w:t>Warren FC, Stych K, Thorogood M, Sharp DJ, Murphy M, Turner KM, Holt TA, Searle A, Bryant S, Huxley C, Taylor RS, Campbell JL, Hillsdon M. Evaluation of different recruitment and randomisation methods in a trial of general practitioner-led interventions to increase physical activity: a randomised controlled feasibility study with factorial design. Trials [Electronic Resource]. 2014;15:134.</w:t>
      </w:r>
    </w:p>
    <w:p w14:paraId="5A430B96" w14:textId="77777777" w:rsidR="002F09D5" w:rsidRPr="002F09D5" w:rsidRDefault="002F09D5" w:rsidP="002F09D5">
      <w:pPr>
        <w:pStyle w:val="EndNoteBibliography"/>
        <w:spacing w:after="0"/>
      </w:pPr>
      <w:r w:rsidRPr="002F09D5">
        <w:t>6.</w:t>
      </w:r>
      <w:r w:rsidRPr="002F09D5">
        <w:tab/>
        <w:t>Williams CM, Maher CG, Hancock MJ, McAuley JH, Lin CWC, Latimer J. Recruitment rate for a clinical trial was associated with particular operational procedures and clinician characteristics. Journal of Clinical Epidemiology. 2014;67(2):169-75.</w:t>
      </w:r>
    </w:p>
    <w:p w14:paraId="2DB903A9" w14:textId="77777777" w:rsidR="002F09D5" w:rsidRPr="002F09D5" w:rsidRDefault="002F09D5" w:rsidP="002F09D5">
      <w:pPr>
        <w:pStyle w:val="EndNoteBibliography"/>
        <w:spacing w:after="0"/>
      </w:pPr>
      <w:r w:rsidRPr="002F09D5">
        <w:t>7.</w:t>
      </w:r>
      <w:r w:rsidRPr="002F09D5">
        <w:tab/>
        <w:t>McLean C, Kerse N, Moyes SA, Ng T, Lin SYS, Peri K. Recruiting older people for research through general practice: the Brief Risk Identification Geriatric Health Tool trial. Australas J Ageing. 2014;33(4):257-63.</w:t>
      </w:r>
    </w:p>
    <w:p w14:paraId="06D69717" w14:textId="77777777" w:rsidR="002F09D5" w:rsidRPr="002F09D5" w:rsidRDefault="002F09D5" w:rsidP="002F09D5">
      <w:pPr>
        <w:pStyle w:val="EndNoteBibliography"/>
        <w:spacing w:after="0"/>
      </w:pPr>
      <w:r w:rsidRPr="002F09D5">
        <w:t>8.</w:t>
      </w:r>
      <w:r w:rsidRPr="002F09D5">
        <w:tab/>
        <w:t>Colwell B, Mathers N, Ng CJ, Bradley A. Improving recruitment to primary care trials: some lessons from the use of modern marketing techniques. British Journal of General Practice. 2012;62(602):496-8.</w:t>
      </w:r>
    </w:p>
    <w:p w14:paraId="471CBFC2" w14:textId="77777777" w:rsidR="002F09D5" w:rsidRPr="002F09D5" w:rsidRDefault="002F09D5" w:rsidP="002F09D5">
      <w:pPr>
        <w:pStyle w:val="EndNoteBibliography"/>
        <w:spacing w:after="0"/>
      </w:pPr>
      <w:r w:rsidRPr="002F09D5">
        <w:t>9.</w:t>
      </w:r>
      <w:r w:rsidRPr="002F09D5">
        <w:tab/>
        <w:t>Fletcher K, Mant J, Roalfe A, Hobbs FDR. Impact of study design on recruitment of patients to a primary care trial: an observational time series analysis of the Birmingham Atrial Fibrillation Treatment of the Aged (BAFTA) Study. Family practice. 2010;27(6):691-7.</w:t>
      </w:r>
    </w:p>
    <w:p w14:paraId="6BC1AF95" w14:textId="77777777" w:rsidR="002F09D5" w:rsidRPr="002F09D5" w:rsidRDefault="002F09D5" w:rsidP="002F09D5">
      <w:pPr>
        <w:pStyle w:val="EndNoteBibliography"/>
        <w:spacing w:after="0"/>
      </w:pPr>
      <w:r w:rsidRPr="002F09D5">
        <w:t>10.</w:t>
      </w:r>
      <w:r w:rsidRPr="002F09D5">
        <w:tab/>
        <w:t>Ellis SD, Bertoni AG, Bonds DE, Clinch CR, Balasubramanyam A, Blackwell C, Chen H, Lischke M, Goff DC. Value of recruitment strategies used in a primary care practice-based trial. Contemporary Clinical Trials. 2007;28(3):258-67.</w:t>
      </w:r>
    </w:p>
    <w:p w14:paraId="55F135F8" w14:textId="77777777" w:rsidR="002F09D5" w:rsidRPr="002F09D5" w:rsidRDefault="002F09D5" w:rsidP="002F09D5">
      <w:pPr>
        <w:pStyle w:val="EndNoteBibliography"/>
        <w:spacing w:after="0"/>
      </w:pPr>
      <w:r w:rsidRPr="002F09D5">
        <w:t>11.</w:t>
      </w:r>
      <w:r w:rsidRPr="002F09D5">
        <w:tab/>
        <w:t>Brealey SD, Atwell C, Bryan S, Coulton S, Cox H, Cross B, Fylan F, Garratt A, Gilbert FJ, Gillan MG, Hendry M, Hood K, Houston H, King D, Morton V, Orchard J, Robling M, Russell IT, Torgerson D, Wadsworth V, Wilkinson C. Using postal randomization to replace telephone randomization had no significant effect on recruitment of patients. Journal of Clinical Epidemiology. 2007;60(10):1046-51.</w:t>
      </w:r>
    </w:p>
    <w:p w14:paraId="06F9AC46" w14:textId="77777777" w:rsidR="002F09D5" w:rsidRPr="002F09D5" w:rsidRDefault="002F09D5" w:rsidP="002F09D5">
      <w:pPr>
        <w:pStyle w:val="EndNoteBibliography"/>
        <w:spacing w:after="0"/>
      </w:pPr>
      <w:r w:rsidRPr="002F09D5">
        <w:t>12.</w:t>
      </w:r>
      <w:r w:rsidRPr="002F09D5">
        <w:tab/>
        <w:t>Fletcher K, Mant J, Holder R, Fitzmaurice D, Lip GYH, Hobbs FDR. An analysis of factors that predict patient consent to take part in a randomized controlled trial. Family practice. 2007;24(4):388-94.</w:t>
      </w:r>
    </w:p>
    <w:p w14:paraId="5DE3A9A7" w14:textId="77777777" w:rsidR="002F09D5" w:rsidRPr="002F09D5" w:rsidRDefault="002F09D5" w:rsidP="002F09D5">
      <w:pPr>
        <w:pStyle w:val="EndNoteBibliography"/>
        <w:spacing w:after="0"/>
      </w:pPr>
      <w:r w:rsidRPr="002F09D5">
        <w:t>13.</w:t>
      </w:r>
      <w:r w:rsidRPr="002F09D5">
        <w:tab/>
        <w:t>Pearl A, Wright S, Gamble G, Doughty R, Sharpe N. Randomised trials in general practice - A New Zealand experience in recruitment. New Zealand Medical Journal. 2003;116(1186).</w:t>
      </w:r>
    </w:p>
    <w:p w14:paraId="7C509F3F" w14:textId="77777777" w:rsidR="002F09D5" w:rsidRPr="002F09D5" w:rsidRDefault="002F09D5" w:rsidP="002F09D5">
      <w:pPr>
        <w:pStyle w:val="EndNoteBibliography"/>
        <w:spacing w:after="0"/>
      </w:pPr>
      <w:r w:rsidRPr="002F09D5">
        <w:t>14.</w:t>
      </w:r>
      <w:r w:rsidRPr="002F09D5">
        <w:tab/>
        <w:t>Richardson A, Sutherland M, Wells E, Toop L, Plumridge L. Factors affecting general practitioner involvement in a randomised controlled trial in primary care. New Zealand Medical Journal. 2002;115(1151):153-5.</w:t>
      </w:r>
    </w:p>
    <w:p w14:paraId="29111674" w14:textId="77777777" w:rsidR="002F09D5" w:rsidRPr="002F09D5" w:rsidRDefault="002F09D5" w:rsidP="002F09D5">
      <w:pPr>
        <w:pStyle w:val="EndNoteBibliography"/>
        <w:spacing w:after="0"/>
      </w:pPr>
      <w:r w:rsidRPr="002F09D5">
        <w:t>15.</w:t>
      </w:r>
      <w:r w:rsidRPr="002F09D5">
        <w:tab/>
        <w:t>Welsh JL, Adam P, Fontaine P, Gjerdingen D. Recruiting for a randomized controlled trial from an ethnically diverse population: lessons from the Maternal Infection and Preterm Labor Study. J. 2002;51(9):760.</w:t>
      </w:r>
    </w:p>
    <w:p w14:paraId="321F337F" w14:textId="77777777" w:rsidR="002F09D5" w:rsidRPr="002F09D5" w:rsidRDefault="002F09D5" w:rsidP="002F09D5">
      <w:pPr>
        <w:pStyle w:val="EndNoteBibliography"/>
        <w:spacing w:after="0"/>
      </w:pPr>
      <w:r w:rsidRPr="002F09D5">
        <w:lastRenderedPageBreak/>
        <w:t>16.</w:t>
      </w:r>
      <w:r w:rsidRPr="002F09D5">
        <w:tab/>
        <w:t>Wit NJd, Quartero AO, Zuithoff AP, Numans ME. Participation and successful patient recruitment in primary care. J. 2001;50(11):976.</w:t>
      </w:r>
    </w:p>
    <w:p w14:paraId="06BFA602" w14:textId="77777777" w:rsidR="002F09D5" w:rsidRPr="002F09D5" w:rsidRDefault="002F09D5" w:rsidP="002F09D5">
      <w:pPr>
        <w:pStyle w:val="EndNoteBibliography"/>
        <w:spacing w:after="0"/>
      </w:pPr>
      <w:r w:rsidRPr="002F09D5">
        <w:t>17.</w:t>
      </w:r>
      <w:r w:rsidRPr="002F09D5">
        <w:tab/>
        <w:t>Durham ML, Beresford S, Diehr P, Grembowski D, Hecht JA, Patrick DL. Participation of higher users in a randomized trial of Medicare reimbursement for preventive services. The Gerontologist. 1991;31(5):603-6.</w:t>
      </w:r>
    </w:p>
    <w:p w14:paraId="3BBC384F" w14:textId="77777777" w:rsidR="002F09D5" w:rsidRPr="002F09D5" w:rsidRDefault="002F09D5" w:rsidP="002F09D5">
      <w:pPr>
        <w:pStyle w:val="EndNoteBibliography"/>
        <w:spacing w:after="0"/>
      </w:pPr>
      <w:r w:rsidRPr="002F09D5">
        <w:t>18.</w:t>
      </w:r>
      <w:r w:rsidRPr="002F09D5">
        <w:tab/>
        <w:t>Flokstra-de Blok BMJ, Brakel TM, Wubs M, Skidmore B, Kocks JWH, Oude Elberink JNG, Schuttelaar MA, van der Velde JL, van der Molen T, Dubois AEJ. The feasibility of an allergy management support system (AMSS) for IgE-mediated allergy in primary care. Clin Transl Allergy. 2018;8:18.</w:t>
      </w:r>
    </w:p>
    <w:p w14:paraId="5116E462" w14:textId="77777777" w:rsidR="002F09D5" w:rsidRPr="002F09D5" w:rsidRDefault="002F09D5" w:rsidP="002F09D5">
      <w:pPr>
        <w:pStyle w:val="EndNoteBibliography"/>
        <w:spacing w:after="0"/>
      </w:pPr>
      <w:r w:rsidRPr="002F09D5">
        <w:t>19.</w:t>
      </w:r>
      <w:r w:rsidRPr="002F09D5">
        <w:tab/>
        <w:t>Attwood S, Morton KL, Mitchell J, Emmenis MV, Sutton S, Team VBIP. Reasons for non-participation in a primary care-based physical activity trial: a qualitative study. BMJ Open. 2016;6(5):e011577.</w:t>
      </w:r>
    </w:p>
    <w:p w14:paraId="51ED0067" w14:textId="77777777" w:rsidR="002F09D5" w:rsidRPr="002F09D5" w:rsidRDefault="002F09D5" w:rsidP="002F09D5">
      <w:pPr>
        <w:pStyle w:val="EndNoteBibliography"/>
        <w:spacing w:after="0"/>
      </w:pPr>
      <w:r w:rsidRPr="002F09D5">
        <w:t>20.</w:t>
      </w:r>
      <w:r w:rsidRPr="002F09D5">
        <w:tab/>
        <w:t>Bleidorn J, Bucak S, Gagyor I, Hummers-Pradier E, Dierks ML. Why do - or don't - patients with urinary tract infection participate in a clinical trial? A qualitative study in German family medicine. German Medical Science. 2015;13:Doc17.</w:t>
      </w:r>
    </w:p>
    <w:p w14:paraId="34633A29" w14:textId="77777777" w:rsidR="002F09D5" w:rsidRPr="002F09D5" w:rsidRDefault="002F09D5" w:rsidP="002F09D5">
      <w:pPr>
        <w:pStyle w:val="EndNoteBibliography"/>
        <w:spacing w:after="0"/>
      </w:pPr>
      <w:r w:rsidRPr="002F09D5">
        <w:t>21.</w:t>
      </w:r>
      <w:r w:rsidRPr="002F09D5">
        <w:tab/>
        <w:t>Staa TPv, Dyson L, McCann G, Padmanabhan S, Belatri R, Goldacre B, Cassell J, Pirmohamed M, Torgerson D, Ronaldson S, Adamson J, Taweel A, Delaney B, Mahmood S, Baracaia S, Round T, Fox R, Hunter T, Gulliford M, Smeeth L. The opportunities and challenges of pragmatic point-of-care randomised trials using routinely collected electronic records: evaluations of two exemplar trials. Health technology assessment (Winchester, England). 2014;18(43):1-146.</w:t>
      </w:r>
    </w:p>
    <w:p w14:paraId="1FB9037C" w14:textId="77777777" w:rsidR="002F09D5" w:rsidRPr="002F09D5" w:rsidRDefault="002F09D5" w:rsidP="002F09D5">
      <w:pPr>
        <w:pStyle w:val="EndNoteBibliography"/>
        <w:spacing w:after="0"/>
      </w:pPr>
      <w:r w:rsidRPr="002F09D5">
        <w:t>22.</w:t>
      </w:r>
      <w:r w:rsidRPr="002F09D5">
        <w:tab/>
        <w:t>Maeland S, Magnussen LH, Eriksen HR, Malterud K. Why are general practitioners reluctant to enrol patients into a RCT on sick leave? A qualitative study. Scand J Public Health. 2011;39(8):888-93.</w:t>
      </w:r>
    </w:p>
    <w:p w14:paraId="1078B0ED" w14:textId="77777777" w:rsidR="002F09D5" w:rsidRPr="002F09D5" w:rsidRDefault="002F09D5" w:rsidP="002F09D5">
      <w:pPr>
        <w:pStyle w:val="EndNoteBibliography"/>
        <w:spacing w:after="0"/>
      </w:pPr>
      <w:r w:rsidRPr="002F09D5">
        <w:t>23.</w:t>
      </w:r>
      <w:r w:rsidRPr="002F09D5">
        <w:tab/>
        <w:t>Dormandy E, Kavalier F, Logan J, Harris H, Ishmael N, Marteau TM, Anionwu EN, Atkin K, Brown K, Bryan S, Calnan M, Davis V, Dick M, Gulliford M, Johnston T, Jones P, Karnon J, Reid EP, Roberts T, Wild B. Maximising recruitment and retention of general practices in clinical trials: A case study. British Journal of General Practice. 2008;58(556):759-66.</w:t>
      </w:r>
    </w:p>
    <w:p w14:paraId="062795FD" w14:textId="77777777" w:rsidR="002F09D5" w:rsidRPr="002F09D5" w:rsidRDefault="002F09D5" w:rsidP="002F09D5">
      <w:pPr>
        <w:pStyle w:val="EndNoteBibliography"/>
        <w:spacing w:after="0"/>
      </w:pPr>
      <w:r w:rsidRPr="002F09D5">
        <w:t>24.</w:t>
      </w:r>
      <w:r w:rsidRPr="002F09D5">
        <w:tab/>
        <w:t>Salmon P, Peters S, Rogers A, Gask L, Clifford R, Iredale W, Dowrick C, Morriss R. Peering through the barriers in GPs' explanations for declining to participate in research: the role of professional autonomy and the economy of time. Family practice. 2007;24(3):269-75.</w:t>
      </w:r>
    </w:p>
    <w:p w14:paraId="37663EB5" w14:textId="77777777" w:rsidR="002F09D5" w:rsidRPr="002F09D5" w:rsidRDefault="002F09D5" w:rsidP="002F09D5">
      <w:pPr>
        <w:pStyle w:val="EndNoteBibliography"/>
        <w:spacing w:after="0"/>
      </w:pPr>
      <w:r w:rsidRPr="002F09D5">
        <w:t>25.</w:t>
      </w:r>
      <w:r w:rsidRPr="002F09D5">
        <w:tab/>
        <w:t>Prout H, Butler C, Kinnersley P, Robling M, Hood K, Tudor-Jones R. A qualitative evaluation of implementing a randomized controlled trial in general practice. Family practice. 2003;20(6):675-81.</w:t>
      </w:r>
    </w:p>
    <w:p w14:paraId="76FB85D0" w14:textId="77777777" w:rsidR="002F09D5" w:rsidRPr="002F09D5" w:rsidRDefault="002F09D5" w:rsidP="002F09D5">
      <w:pPr>
        <w:pStyle w:val="EndNoteBibliography"/>
        <w:spacing w:after="0"/>
      </w:pPr>
      <w:r w:rsidRPr="002F09D5">
        <w:t>26.</w:t>
      </w:r>
      <w:r w:rsidRPr="002F09D5">
        <w:tab/>
        <w:t>Fairhurst K, Dowrick C. Problems with recruitment in a randomized controlled trial of counselling in general practice: causes and implications. J Health Serv Res Policy. 1996;1(2):77-80.</w:t>
      </w:r>
    </w:p>
    <w:p w14:paraId="1DB5EE6C" w14:textId="77777777" w:rsidR="002F09D5" w:rsidRPr="002F09D5" w:rsidRDefault="002F09D5" w:rsidP="002F09D5">
      <w:pPr>
        <w:pStyle w:val="EndNoteBibliography"/>
        <w:spacing w:after="0"/>
      </w:pPr>
      <w:r w:rsidRPr="002F09D5">
        <w:t>27.</w:t>
      </w:r>
      <w:r w:rsidRPr="002F09D5">
        <w:tab/>
        <w:t>Loskutova NY, Smail C, Ajayi K, Pace WD, Fox CH. Recruiting primary care practices for practice-based research: a case study of a group-randomized study (TRANSLATE CKD) recruitment process. Family practice. 2018;35(1):111-6.</w:t>
      </w:r>
    </w:p>
    <w:p w14:paraId="12D2245F" w14:textId="77777777" w:rsidR="002F09D5" w:rsidRPr="002F09D5" w:rsidRDefault="002F09D5" w:rsidP="002F09D5">
      <w:pPr>
        <w:pStyle w:val="EndNoteBibliography"/>
        <w:spacing w:after="0"/>
      </w:pPr>
      <w:r w:rsidRPr="002F09D5">
        <w:t>28.</w:t>
      </w:r>
      <w:r w:rsidRPr="002F09D5">
        <w:tab/>
        <w:t>Brodaty H, Gibson LH, Waine ML, Shell AM, Lilian R, Pond CD. Research in general practice: a survey of incentives and disincentives for research participation. Ment Health Fam Med. 2013;10(3):163-73.</w:t>
      </w:r>
    </w:p>
    <w:p w14:paraId="1A10A158" w14:textId="77777777" w:rsidR="002F09D5" w:rsidRPr="002F09D5" w:rsidRDefault="002F09D5" w:rsidP="002F09D5">
      <w:pPr>
        <w:pStyle w:val="EndNoteBibliography"/>
        <w:spacing w:after="0"/>
      </w:pPr>
      <w:r w:rsidRPr="002F09D5">
        <w:t>29.</w:t>
      </w:r>
      <w:r w:rsidRPr="002F09D5">
        <w:tab/>
        <w:t>Blair PS, Turnbull S, Ingram J, Redmond N, Lucas PJ, Cabral C, Hollinghurst S, Dixon P, Peters T, Horwood J, Little P, Francis NA, Gilbertson A, Jameson C, Hay AD. Feasibility cluster randomised controlled trial of a within-consultation intervention to reduce antibiotic prescribing for children presenting to primary care with acute respiratory tract infection and cough. BMJ Open. 2017;7(5):e014506.</w:t>
      </w:r>
    </w:p>
    <w:p w14:paraId="6E859467" w14:textId="77777777" w:rsidR="002F09D5" w:rsidRPr="002F09D5" w:rsidRDefault="002F09D5" w:rsidP="002F09D5">
      <w:pPr>
        <w:pStyle w:val="EndNoteBibliography"/>
        <w:spacing w:after="0"/>
      </w:pPr>
      <w:r w:rsidRPr="002F09D5">
        <w:t>30.</w:t>
      </w:r>
      <w:r w:rsidRPr="002F09D5">
        <w:tab/>
        <w:t>Normansell R, Holmes R, Victor C, Cook DG, Kerry S, Iliffe S, Ussher M, Fox-Rushby J, Whincup P, Harris T. Exploring non-participation in primary care physical activity interventions: PACE-UP trial interview findings. Trials [Electronic Resource]. 2016;17:178.</w:t>
      </w:r>
    </w:p>
    <w:p w14:paraId="0C945E9D" w14:textId="77777777" w:rsidR="002F09D5" w:rsidRPr="002F09D5" w:rsidRDefault="002F09D5" w:rsidP="002F09D5">
      <w:pPr>
        <w:pStyle w:val="EndNoteBibliography"/>
        <w:spacing w:after="0"/>
      </w:pPr>
      <w:r w:rsidRPr="002F09D5">
        <w:lastRenderedPageBreak/>
        <w:t>31.</w:t>
      </w:r>
      <w:r w:rsidRPr="002F09D5">
        <w:tab/>
        <w:t>Foster JM, Sawyer SM, Smith L, Reddel HK, Usherwood T. Barriers and facilitators to patient recruitment to a cluster randomized controlled trial in primary care: lessons for future trials. BMC medical research methodology. 2015;15:18.</w:t>
      </w:r>
    </w:p>
    <w:p w14:paraId="07D2EACF" w14:textId="77777777" w:rsidR="002F09D5" w:rsidRPr="002F09D5" w:rsidRDefault="002F09D5" w:rsidP="002F09D5">
      <w:pPr>
        <w:pStyle w:val="EndNoteBibliography"/>
        <w:spacing w:after="0"/>
      </w:pPr>
      <w:r w:rsidRPr="002F09D5">
        <w:t>32.</w:t>
      </w:r>
      <w:r w:rsidRPr="002F09D5">
        <w:tab/>
        <w:t>Rogers A, Harris T, Victor C, Woodcock A, Limb E, Kerry S, Iliffe S, Whincup P, Ekelund U, Beighton C, Ussher M, Adams F, Cook DG. Which older people decline participation in a primary care trial of physical activity and why: insights from a mixed methods approach. BMC geriatrics. 2014;14:9.</w:t>
      </w:r>
    </w:p>
    <w:p w14:paraId="7099DC63" w14:textId="77777777" w:rsidR="002F09D5" w:rsidRPr="002F09D5" w:rsidRDefault="002F09D5" w:rsidP="002F09D5">
      <w:pPr>
        <w:pStyle w:val="EndNoteBibliography"/>
        <w:spacing w:after="0"/>
      </w:pPr>
      <w:r w:rsidRPr="002F09D5">
        <w:t>33.</w:t>
      </w:r>
      <w:r w:rsidRPr="002F09D5">
        <w:tab/>
        <w:t>Page MJ, French SD, McKenzie JE, Connor DAO, Green SE. Recruitment difficulties in a primary care cluster randomised trial: investigating factors contributing to general practitioners' recruitment of patients. BMC medical research methodology. 2011;11:35.</w:t>
      </w:r>
    </w:p>
    <w:p w14:paraId="37ACBA22" w14:textId="77777777" w:rsidR="002F09D5" w:rsidRPr="002F09D5" w:rsidRDefault="002F09D5" w:rsidP="002F09D5">
      <w:pPr>
        <w:pStyle w:val="EndNoteBibliography"/>
        <w:spacing w:after="0"/>
      </w:pPr>
      <w:r w:rsidRPr="002F09D5">
        <w:t>34.</w:t>
      </w:r>
      <w:r w:rsidRPr="002F09D5">
        <w:tab/>
        <w:t>Gunn J, McCallum Z, Sanci L. What do GPs get out of participating in research? - experience of the LEAP trial. Australian family physician. 2008;37(5):372-5.</w:t>
      </w:r>
    </w:p>
    <w:p w14:paraId="55FE8597" w14:textId="77777777" w:rsidR="002F09D5" w:rsidRPr="002F09D5" w:rsidRDefault="002F09D5" w:rsidP="002F09D5">
      <w:pPr>
        <w:pStyle w:val="EndNoteBibliography"/>
        <w:spacing w:after="0"/>
      </w:pPr>
      <w:r w:rsidRPr="002F09D5">
        <w:t>35.</w:t>
      </w:r>
      <w:r w:rsidRPr="002F09D5">
        <w:tab/>
        <w:t>Shelton BJ, Wofford JL, Gosselink CA, McClatchey MW, Brekke K, Conry C, Wolfe P, Cohen SJ. Recruitment and retention of physicians for primary care research. J Community Health. 2002;27(2):79-89.</w:t>
      </w:r>
    </w:p>
    <w:p w14:paraId="61D80E48" w14:textId="77777777" w:rsidR="002F09D5" w:rsidRPr="002F09D5" w:rsidRDefault="002F09D5" w:rsidP="002F09D5">
      <w:pPr>
        <w:pStyle w:val="EndNoteBibliography"/>
      </w:pPr>
      <w:r w:rsidRPr="002F09D5">
        <w:t>36.</w:t>
      </w:r>
      <w:r w:rsidRPr="002F09D5">
        <w:tab/>
        <w:t>Petty DR, Zermansky AG, Raynor DK, Vail A, Lowe CJ, Freemantle N, Buttress AD. "No thank you": why elderly patients declined to participate in a research study. Pharm World Sci. 2001;23(1):22-7.</w:t>
      </w:r>
    </w:p>
    <w:p w14:paraId="598614B7" w14:textId="669AF5E4" w:rsidR="00000B69" w:rsidRDefault="0023446C">
      <w:r>
        <w:fldChar w:fldCharType="end"/>
      </w:r>
    </w:p>
    <w:sectPr w:rsidR="00000B69" w:rsidSect="00ED1B72">
      <w:pgSz w:w="16838" w:h="11906" w:orient="landscape"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ith Moffat" w:date="2021-02-26T11:56:00Z" w:initials="KM">
    <w:p w14:paraId="1F25EEEF" w14:textId="77777777" w:rsidR="00E35FB6" w:rsidRDefault="00E35FB6" w:rsidP="00E35FB6">
      <w:pPr>
        <w:pStyle w:val="CommentText"/>
      </w:pPr>
      <w:r>
        <w:rPr>
          <w:rStyle w:val="CommentReference"/>
        </w:rPr>
        <w:annotationRef/>
      </w:r>
      <w:r>
        <w:t>? include because survey is hypothetic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25EEE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E36055" w16cex:dateUtc="2021-02-26T1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25EEEF" w16cid:durableId="23E360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3BCB4" w14:textId="77777777" w:rsidR="008618D5" w:rsidRDefault="008618D5" w:rsidP="002F09D5">
      <w:pPr>
        <w:spacing w:after="0" w:line="240" w:lineRule="auto"/>
      </w:pPr>
      <w:r>
        <w:separator/>
      </w:r>
    </w:p>
  </w:endnote>
  <w:endnote w:type="continuationSeparator" w:id="0">
    <w:p w14:paraId="1D7073E5" w14:textId="77777777" w:rsidR="008618D5" w:rsidRDefault="008618D5" w:rsidP="002F0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357CC1" w14:textId="77777777" w:rsidR="008618D5" w:rsidRDefault="008618D5" w:rsidP="002F09D5">
      <w:pPr>
        <w:spacing w:after="0" w:line="240" w:lineRule="auto"/>
      </w:pPr>
      <w:r>
        <w:separator/>
      </w:r>
    </w:p>
  </w:footnote>
  <w:footnote w:type="continuationSeparator" w:id="0">
    <w:p w14:paraId="0153F63A" w14:textId="77777777" w:rsidR="008618D5" w:rsidRDefault="008618D5" w:rsidP="002F09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751BE"/>
    <w:multiLevelType w:val="hybridMultilevel"/>
    <w:tmpl w:val="153021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1C4A95"/>
    <w:multiLevelType w:val="hybridMultilevel"/>
    <w:tmpl w:val="7FB812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D13771"/>
    <w:multiLevelType w:val="hybridMultilevel"/>
    <w:tmpl w:val="58F4FD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A8461C9"/>
    <w:multiLevelType w:val="hybridMultilevel"/>
    <w:tmpl w:val="146A90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034E65"/>
    <w:multiLevelType w:val="multilevel"/>
    <w:tmpl w:val="3454FDDE"/>
    <w:lvl w:ilvl="0">
      <w:start w:val="1"/>
      <w:numFmt w:val="decimal"/>
      <w:lvlText w:val="%1."/>
      <w:lvlJc w:val="left"/>
      <w:pPr>
        <w:tabs>
          <w:tab w:val="num" w:pos="720"/>
        </w:tabs>
        <w:ind w:left="720" w:hanging="360"/>
      </w:pPr>
      <w:rPr>
        <w:rFonts w:asciiTheme="minorHAnsi" w:eastAsiaTheme="minorHAnsi"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4C54CD"/>
    <w:multiLevelType w:val="hybridMultilevel"/>
    <w:tmpl w:val="06789A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5"/>
  </w:num>
  <w:num w:numId="6">
    <w:abstractNumId w:val="4"/>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ith Moffat">
    <w15:presenceInfo w15:providerId="None" w15:userId="Keith Moff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2NzQyMDczMDU2tTRS0lEKTi0uzszPAykwqQUAf9No0C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2xadwrusve2me5xt75afwzavdt9e00zw9a&quot;&gt;My EndNote Library-Converted_FINAL&lt;record-ids&gt;&lt;item&gt;6911&lt;/item&gt;&lt;item&gt;6914&lt;/item&gt;&lt;item&gt;6919&lt;/item&gt;&lt;/record-ids&gt;&lt;/item&gt;&lt;/Libraries&gt;"/>
  </w:docVars>
  <w:rsids>
    <w:rsidRoot w:val="00325A94"/>
    <w:rsid w:val="0000224B"/>
    <w:rsid w:val="0001418E"/>
    <w:rsid w:val="00032DFB"/>
    <w:rsid w:val="0003634A"/>
    <w:rsid w:val="000871F3"/>
    <w:rsid w:val="0009032A"/>
    <w:rsid w:val="000A1647"/>
    <w:rsid w:val="000A49F7"/>
    <w:rsid w:val="000A5510"/>
    <w:rsid w:val="000A5A5B"/>
    <w:rsid w:val="000C150A"/>
    <w:rsid w:val="000C69F5"/>
    <w:rsid w:val="000E5928"/>
    <w:rsid w:val="000F239C"/>
    <w:rsid w:val="000F35D5"/>
    <w:rsid w:val="000F5909"/>
    <w:rsid w:val="001056AA"/>
    <w:rsid w:val="00130670"/>
    <w:rsid w:val="0014672A"/>
    <w:rsid w:val="001529E9"/>
    <w:rsid w:val="0015615E"/>
    <w:rsid w:val="001601D8"/>
    <w:rsid w:val="00160667"/>
    <w:rsid w:val="001670D0"/>
    <w:rsid w:val="001D2185"/>
    <w:rsid w:val="001E35E6"/>
    <w:rsid w:val="0020794C"/>
    <w:rsid w:val="00211627"/>
    <w:rsid w:val="002150C9"/>
    <w:rsid w:val="00225E1E"/>
    <w:rsid w:val="0023446C"/>
    <w:rsid w:val="00251521"/>
    <w:rsid w:val="00252DA2"/>
    <w:rsid w:val="00254C74"/>
    <w:rsid w:val="00257C8F"/>
    <w:rsid w:val="0027304E"/>
    <w:rsid w:val="002924DB"/>
    <w:rsid w:val="002B520F"/>
    <w:rsid w:val="002B7432"/>
    <w:rsid w:val="002C47B7"/>
    <w:rsid w:val="002C72BB"/>
    <w:rsid w:val="002D2E25"/>
    <w:rsid w:val="002D50EF"/>
    <w:rsid w:val="002E733D"/>
    <w:rsid w:val="002F09D5"/>
    <w:rsid w:val="002F2C3F"/>
    <w:rsid w:val="002F7AE2"/>
    <w:rsid w:val="00320307"/>
    <w:rsid w:val="00325A94"/>
    <w:rsid w:val="003414D0"/>
    <w:rsid w:val="00362356"/>
    <w:rsid w:val="003809AC"/>
    <w:rsid w:val="003B50CC"/>
    <w:rsid w:val="003D324C"/>
    <w:rsid w:val="003E10D8"/>
    <w:rsid w:val="00411F03"/>
    <w:rsid w:val="00412BD1"/>
    <w:rsid w:val="00420011"/>
    <w:rsid w:val="00423913"/>
    <w:rsid w:val="00424175"/>
    <w:rsid w:val="00442E3A"/>
    <w:rsid w:val="00452845"/>
    <w:rsid w:val="0045517E"/>
    <w:rsid w:val="00457A0E"/>
    <w:rsid w:val="00480FCF"/>
    <w:rsid w:val="004A0B23"/>
    <w:rsid w:val="004D128A"/>
    <w:rsid w:val="004E4890"/>
    <w:rsid w:val="004F39C6"/>
    <w:rsid w:val="0050245D"/>
    <w:rsid w:val="00513E79"/>
    <w:rsid w:val="005236DD"/>
    <w:rsid w:val="00534105"/>
    <w:rsid w:val="00534C43"/>
    <w:rsid w:val="005447D4"/>
    <w:rsid w:val="00547B09"/>
    <w:rsid w:val="00555A2E"/>
    <w:rsid w:val="005807CE"/>
    <w:rsid w:val="00585486"/>
    <w:rsid w:val="005B224B"/>
    <w:rsid w:val="005C5BA7"/>
    <w:rsid w:val="005C6D83"/>
    <w:rsid w:val="005E37B9"/>
    <w:rsid w:val="00612CEC"/>
    <w:rsid w:val="0063623A"/>
    <w:rsid w:val="00640E89"/>
    <w:rsid w:val="00664F5C"/>
    <w:rsid w:val="00693A58"/>
    <w:rsid w:val="006A44AF"/>
    <w:rsid w:val="006C3701"/>
    <w:rsid w:val="006D5561"/>
    <w:rsid w:val="006F5A8D"/>
    <w:rsid w:val="00702233"/>
    <w:rsid w:val="00734859"/>
    <w:rsid w:val="00757A5D"/>
    <w:rsid w:val="00757EC2"/>
    <w:rsid w:val="007611A6"/>
    <w:rsid w:val="00767DDE"/>
    <w:rsid w:val="00770B9A"/>
    <w:rsid w:val="00771881"/>
    <w:rsid w:val="007826F7"/>
    <w:rsid w:val="007A0EA6"/>
    <w:rsid w:val="007B1D4F"/>
    <w:rsid w:val="007E28ED"/>
    <w:rsid w:val="007E65F8"/>
    <w:rsid w:val="007F5379"/>
    <w:rsid w:val="007F7FE5"/>
    <w:rsid w:val="00822943"/>
    <w:rsid w:val="00831AA9"/>
    <w:rsid w:val="0085052C"/>
    <w:rsid w:val="00852A5C"/>
    <w:rsid w:val="00857351"/>
    <w:rsid w:val="008618D5"/>
    <w:rsid w:val="00894D16"/>
    <w:rsid w:val="008A73FC"/>
    <w:rsid w:val="008B242F"/>
    <w:rsid w:val="008B7943"/>
    <w:rsid w:val="008C4B6F"/>
    <w:rsid w:val="008E7251"/>
    <w:rsid w:val="00915FA6"/>
    <w:rsid w:val="00947AC4"/>
    <w:rsid w:val="009517B7"/>
    <w:rsid w:val="00957297"/>
    <w:rsid w:val="00967896"/>
    <w:rsid w:val="00972EF4"/>
    <w:rsid w:val="009E422D"/>
    <w:rsid w:val="009E65DE"/>
    <w:rsid w:val="00A27CC5"/>
    <w:rsid w:val="00A3416C"/>
    <w:rsid w:val="00A6642C"/>
    <w:rsid w:val="00A74CA0"/>
    <w:rsid w:val="00A81E27"/>
    <w:rsid w:val="00AA75EA"/>
    <w:rsid w:val="00AE2EC7"/>
    <w:rsid w:val="00B15211"/>
    <w:rsid w:val="00B55B81"/>
    <w:rsid w:val="00B63EB4"/>
    <w:rsid w:val="00B74274"/>
    <w:rsid w:val="00B77682"/>
    <w:rsid w:val="00B913F2"/>
    <w:rsid w:val="00C20116"/>
    <w:rsid w:val="00C32C3D"/>
    <w:rsid w:val="00C6087F"/>
    <w:rsid w:val="00C65DD4"/>
    <w:rsid w:val="00C66527"/>
    <w:rsid w:val="00C91956"/>
    <w:rsid w:val="00CC4B3E"/>
    <w:rsid w:val="00CF493A"/>
    <w:rsid w:val="00D33512"/>
    <w:rsid w:val="00D50219"/>
    <w:rsid w:val="00D76580"/>
    <w:rsid w:val="00D87FA5"/>
    <w:rsid w:val="00DA5FC7"/>
    <w:rsid w:val="00DA6911"/>
    <w:rsid w:val="00DE11E9"/>
    <w:rsid w:val="00DE3331"/>
    <w:rsid w:val="00E13255"/>
    <w:rsid w:val="00E144B0"/>
    <w:rsid w:val="00E302FD"/>
    <w:rsid w:val="00E34C9A"/>
    <w:rsid w:val="00E35FB6"/>
    <w:rsid w:val="00E37665"/>
    <w:rsid w:val="00E51631"/>
    <w:rsid w:val="00E56EE8"/>
    <w:rsid w:val="00EB2662"/>
    <w:rsid w:val="00EB3050"/>
    <w:rsid w:val="00EC19D9"/>
    <w:rsid w:val="00ED1B72"/>
    <w:rsid w:val="00EF1CD5"/>
    <w:rsid w:val="00F22653"/>
    <w:rsid w:val="00F50B3A"/>
    <w:rsid w:val="00F763B1"/>
    <w:rsid w:val="00FF6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A3F88"/>
  <w15:chartTrackingRefBased/>
  <w15:docId w15:val="{F7B287B1-76B2-4666-9325-7D0F7DFCE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5A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25A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25A94"/>
    <w:rPr>
      <w:rFonts w:ascii="Calibri" w:hAnsi="Calibri" w:cs="Calibri"/>
      <w:noProof/>
      <w:lang w:val="en-US"/>
    </w:rPr>
  </w:style>
  <w:style w:type="paragraph" w:customStyle="1" w:styleId="EndNoteBibliography">
    <w:name w:val="EndNote Bibliography"/>
    <w:basedOn w:val="Normal"/>
    <w:link w:val="EndNoteBibliographyChar"/>
    <w:rsid w:val="00325A9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25A94"/>
    <w:rPr>
      <w:rFonts w:ascii="Calibri" w:hAnsi="Calibri" w:cs="Calibri"/>
      <w:noProof/>
      <w:lang w:val="en-US"/>
    </w:rPr>
  </w:style>
  <w:style w:type="character" w:styleId="Hyperlink">
    <w:name w:val="Hyperlink"/>
    <w:basedOn w:val="DefaultParagraphFont"/>
    <w:uiPriority w:val="99"/>
    <w:unhideWhenUsed/>
    <w:rsid w:val="00325A94"/>
    <w:rPr>
      <w:color w:val="0563C1" w:themeColor="hyperlink"/>
      <w:u w:val="single"/>
    </w:rPr>
  </w:style>
  <w:style w:type="character" w:styleId="UnresolvedMention">
    <w:name w:val="Unresolved Mention"/>
    <w:basedOn w:val="DefaultParagraphFont"/>
    <w:uiPriority w:val="99"/>
    <w:semiHidden/>
    <w:unhideWhenUsed/>
    <w:rsid w:val="00325A94"/>
    <w:rPr>
      <w:color w:val="605E5C"/>
      <w:shd w:val="clear" w:color="auto" w:fill="E1DFDD"/>
    </w:rPr>
  </w:style>
  <w:style w:type="paragraph" w:styleId="ListParagraph">
    <w:name w:val="List Paragraph"/>
    <w:basedOn w:val="Normal"/>
    <w:uiPriority w:val="34"/>
    <w:qFormat/>
    <w:rsid w:val="00325A94"/>
    <w:pPr>
      <w:ind w:left="720"/>
      <w:contextualSpacing/>
    </w:pPr>
  </w:style>
  <w:style w:type="character" w:styleId="CommentReference">
    <w:name w:val="annotation reference"/>
    <w:basedOn w:val="DefaultParagraphFont"/>
    <w:uiPriority w:val="99"/>
    <w:semiHidden/>
    <w:unhideWhenUsed/>
    <w:rsid w:val="00325A94"/>
    <w:rPr>
      <w:sz w:val="16"/>
      <w:szCs w:val="16"/>
    </w:rPr>
  </w:style>
  <w:style w:type="paragraph" w:styleId="CommentText">
    <w:name w:val="annotation text"/>
    <w:basedOn w:val="Normal"/>
    <w:link w:val="CommentTextChar"/>
    <w:uiPriority w:val="99"/>
    <w:unhideWhenUsed/>
    <w:rsid w:val="00325A94"/>
    <w:pPr>
      <w:spacing w:line="240" w:lineRule="auto"/>
    </w:pPr>
    <w:rPr>
      <w:sz w:val="20"/>
      <w:szCs w:val="20"/>
    </w:rPr>
  </w:style>
  <w:style w:type="character" w:customStyle="1" w:styleId="CommentTextChar">
    <w:name w:val="Comment Text Char"/>
    <w:basedOn w:val="DefaultParagraphFont"/>
    <w:link w:val="CommentText"/>
    <w:uiPriority w:val="99"/>
    <w:rsid w:val="00325A94"/>
    <w:rPr>
      <w:sz w:val="20"/>
      <w:szCs w:val="20"/>
    </w:rPr>
  </w:style>
  <w:style w:type="paragraph" w:styleId="CommentSubject">
    <w:name w:val="annotation subject"/>
    <w:basedOn w:val="CommentText"/>
    <w:next w:val="CommentText"/>
    <w:link w:val="CommentSubjectChar"/>
    <w:uiPriority w:val="99"/>
    <w:semiHidden/>
    <w:unhideWhenUsed/>
    <w:rsid w:val="00325A94"/>
    <w:rPr>
      <w:b/>
      <w:bCs/>
    </w:rPr>
  </w:style>
  <w:style w:type="character" w:customStyle="1" w:styleId="CommentSubjectChar">
    <w:name w:val="Comment Subject Char"/>
    <w:basedOn w:val="CommentTextChar"/>
    <w:link w:val="CommentSubject"/>
    <w:uiPriority w:val="99"/>
    <w:semiHidden/>
    <w:rsid w:val="00325A94"/>
    <w:rPr>
      <w:b/>
      <w:bCs/>
      <w:sz w:val="20"/>
      <w:szCs w:val="20"/>
    </w:rPr>
  </w:style>
  <w:style w:type="character" w:styleId="FollowedHyperlink">
    <w:name w:val="FollowedHyperlink"/>
    <w:basedOn w:val="DefaultParagraphFont"/>
    <w:uiPriority w:val="99"/>
    <w:semiHidden/>
    <w:unhideWhenUsed/>
    <w:rsid w:val="00325A94"/>
    <w:rPr>
      <w:color w:val="954F72" w:themeColor="followedHyperlink"/>
      <w:u w:val="single"/>
    </w:rPr>
  </w:style>
  <w:style w:type="table" w:styleId="TableGrid">
    <w:name w:val="Table Grid"/>
    <w:basedOn w:val="TableNormal"/>
    <w:uiPriority w:val="39"/>
    <w:rsid w:val="00325A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25A9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325A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A94"/>
  </w:style>
  <w:style w:type="paragraph" w:styleId="Footer">
    <w:name w:val="footer"/>
    <w:basedOn w:val="Normal"/>
    <w:link w:val="FooterChar"/>
    <w:uiPriority w:val="99"/>
    <w:unhideWhenUsed/>
    <w:rsid w:val="00325A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4</TotalTime>
  <Pages>11</Pages>
  <Words>3496</Words>
  <Characters>1993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Moffat</dc:creator>
  <cp:keywords/>
  <dc:description/>
  <cp:lastModifiedBy>Keith Moffat</cp:lastModifiedBy>
  <cp:revision>142</cp:revision>
  <dcterms:created xsi:type="dcterms:W3CDTF">2021-09-03T15:43:00Z</dcterms:created>
  <dcterms:modified xsi:type="dcterms:W3CDTF">2021-10-25T17:03:00Z</dcterms:modified>
</cp:coreProperties>
</file>